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6257368" w:displacedByCustomXml="next"/>
    <w:bookmarkEnd w:id="0" w:displacedByCustomXml="next"/>
    <w:bookmarkStart w:id="1" w:name="_top"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End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End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End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End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0A3F639B"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73DADC4B" w:rsidR="00D532E8" w:rsidRPr="00D532E8" w:rsidRDefault="004834BF">
          <w:pPr>
            <w:pStyle w:val="TOC1"/>
            <w:tabs>
              <w:tab w:val="right" w:leader="dot" w:pos="9350"/>
            </w:tabs>
            <w:rPr>
              <w:rFonts w:ascii="Times New Roman" w:hAnsi="Times New Roman" w:cs="Times New Roman"/>
              <w:noProof/>
            </w:rPr>
          </w:pPr>
          <w:hyperlink w:anchor="_Toc16953317" w:history="1">
            <w:r w:rsidR="00D532E8" w:rsidRPr="00D532E8">
              <w:rPr>
                <w:rStyle w:val="Hyperlink"/>
                <w:rFonts w:ascii="Times New Roman" w:hAnsi="Times New Roman" w:cs="Times New Roman"/>
                <w:noProof/>
              </w:rPr>
              <w:t>Python Install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75CAD7E9" w14:textId="3A797B52" w:rsidR="00D532E8" w:rsidRPr="00D532E8" w:rsidRDefault="004834BF">
          <w:pPr>
            <w:pStyle w:val="TOC1"/>
            <w:tabs>
              <w:tab w:val="right" w:leader="dot" w:pos="9350"/>
            </w:tabs>
            <w:rPr>
              <w:rFonts w:ascii="Times New Roman" w:hAnsi="Times New Roman" w:cs="Times New Roman"/>
              <w:noProof/>
            </w:rPr>
          </w:pPr>
          <w:hyperlink w:anchor="_Toc16953318" w:history="1">
            <w:r w:rsidR="00D532E8" w:rsidRPr="00D532E8">
              <w:rPr>
                <w:rStyle w:val="Hyperlink"/>
                <w:rFonts w:ascii="Times New Roman" w:hAnsi="Times New Roman" w:cs="Times New Roman"/>
                <w:noProof/>
              </w:rPr>
              <w:t>Preprocessing Scripts and Function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01C9F358" w14:textId="09A3FEF4" w:rsidR="00D532E8" w:rsidRPr="00D532E8" w:rsidRDefault="004834BF">
          <w:pPr>
            <w:pStyle w:val="TOC2"/>
            <w:tabs>
              <w:tab w:val="right" w:leader="dot" w:pos="9350"/>
            </w:tabs>
            <w:rPr>
              <w:rFonts w:ascii="Times New Roman" w:hAnsi="Times New Roman" w:cs="Times New Roman"/>
              <w:noProof/>
            </w:rPr>
          </w:pPr>
          <w:hyperlink w:anchor="_Toc16953319"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3B892773" w14:textId="71ADDA33" w:rsidR="00D532E8" w:rsidRPr="00D532E8" w:rsidRDefault="004834BF">
          <w:pPr>
            <w:pStyle w:val="TOC2"/>
            <w:tabs>
              <w:tab w:val="right" w:leader="dot" w:pos="9350"/>
            </w:tabs>
            <w:rPr>
              <w:rFonts w:ascii="Times New Roman" w:hAnsi="Times New Roman" w:cs="Times New Roman"/>
              <w:noProof/>
            </w:rPr>
          </w:pPr>
          <w:hyperlink w:anchor="_Toc16953320" w:history="1">
            <w:r w:rsidR="00D532E8" w:rsidRPr="00D532E8">
              <w:rPr>
                <w:rStyle w:val="Hyperlink"/>
                <w:rFonts w:ascii="Times New Roman" w:hAnsi="Times New Roman" w:cs="Times New Roman"/>
                <w:noProof/>
              </w:rPr>
              <w:t>Cleaner_Loader_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17BB2E44" w14:textId="3F95C22B" w:rsidR="00D532E8" w:rsidRPr="00D532E8" w:rsidRDefault="004834BF">
          <w:pPr>
            <w:pStyle w:val="TOC3"/>
            <w:tabs>
              <w:tab w:val="right" w:leader="dot" w:pos="9350"/>
            </w:tabs>
            <w:rPr>
              <w:rFonts w:ascii="Times New Roman" w:hAnsi="Times New Roman" w:cs="Times New Roman"/>
              <w:noProof/>
            </w:rPr>
          </w:pPr>
          <w:hyperlink w:anchor="_Toc16953321" w:history="1">
            <w:r w:rsidR="00D532E8" w:rsidRPr="00D532E8">
              <w:rPr>
                <w:rStyle w:val="Hyperlink"/>
                <w:rFonts w:ascii="Times New Roman" w:hAnsi="Times New Roman" w:cs="Times New Roman"/>
                <w:noProof/>
              </w:rPr>
              <w:t>index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02EA95C3" w14:textId="09C72965" w:rsidR="00D532E8" w:rsidRPr="00D532E8" w:rsidRDefault="004834BF">
          <w:pPr>
            <w:pStyle w:val="TOC3"/>
            <w:tabs>
              <w:tab w:val="right" w:leader="dot" w:pos="9350"/>
            </w:tabs>
            <w:rPr>
              <w:rFonts w:ascii="Times New Roman" w:hAnsi="Times New Roman" w:cs="Times New Roman"/>
              <w:noProof/>
            </w:rPr>
          </w:pPr>
          <w:hyperlink w:anchor="_Toc16953322" w:history="1">
            <w:r w:rsidR="00D532E8" w:rsidRPr="00D532E8">
              <w:rPr>
                <w:rStyle w:val="Hyperlink"/>
                <w:rFonts w:ascii="Times New Roman" w:hAnsi="Times New Roman" w:cs="Times New Roman"/>
                <w:noProof/>
              </w:rPr>
              <w:t>find_in_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7C801002" w14:textId="64DFE38C" w:rsidR="00D532E8" w:rsidRPr="00D532E8" w:rsidRDefault="004834BF">
          <w:pPr>
            <w:pStyle w:val="TOC3"/>
            <w:tabs>
              <w:tab w:val="right" w:leader="dot" w:pos="9350"/>
            </w:tabs>
            <w:rPr>
              <w:rFonts w:ascii="Times New Roman" w:hAnsi="Times New Roman" w:cs="Times New Roman"/>
              <w:noProof/>
            </w:rPr>
          </w:pPr>
          <w:hyperlink w:anchor="_Toc16953323" w:history="1">
            <w:r w:rsidR="00D532E8" w:rsidRPr="00D532E8">
              <w:rPr>
                <w:rStyle w:val="Hyperlink"/>
                <w:rFonts w:ascii="Times New Roman" w:hAnsi="Times New Roman" w:cs="Times New Roman"/>
                <w:noProof/>
              </w:rPr>
              <w:t>sub_main_merg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57F32971" w14:textId="5B8E328E" w:rsidR="00D532E8" w:rsidRPr="00D532E8" w:rsidRDefault="004834BF">
          <w:pPr>
            <w:pStyle w:val="TOC3"/>
            <w:tabs>
              <w:tab w:val="right" w:leader="dot" w:pos="9350"/>
            </w:tabs>
            <w:rPr>
              <w:rFonts w:ascii="Times New Roman" w:hAnsi="Times New Roman" w:cs="Times New Roman"/>
              <w:noProof/>
            </w:rPr>
          </w:pPr>
          <w:hyperlink w:anchor="_Toc16953324" w:history="1">
            <w:r w:rsidR="00D532E8" w:rsidRPr="00D532E8">
              <w:rPr>
                <w:rStyle w:val="Hyperlink"/>
                <w:rFonts w:ascii="Times New Roman" w:hAnsi="Times New Roman" w:cs="Times New Roman"/>
                <w:noProof/>
              </w:rPr>
              <w:t>DAQ_DATA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2689C99D" w14:textId="33F55AE4" w:rsidR="00D532E8" w:rsidRPr="00D532E8" w:rsidRDefault="004834BF">
          <w:pPr>
            <w:pStyle w:val="TOC3"/>
            <w:tabs>
              <w:tab w:val="right" w:leader="dot" w:pos="9350"/>
            </w:tabs>
            <w:rPr>
              <w:rFonts w:ascii="Times New Roman" w:hAnsi="Times New Roman" w:cs="Times New Roman"/>
              <w:noProof/>
            </w:rPr>
          </w:pPr>
          <w:hyperlink w:anchor="_Toc16953325" w:history="1">
            <w:r w:rsidR="00D532E8" w:rsidRPr="00D532E8">
              <w:rPr>
                <w:rStyle w:val="Hyperlink"/>
                <w:rFonts w:ascii="Times New Roman" w:hAnsi="Times New Roman" w:cs="Times New Roman"/>
                <w:noProof/>
              </w:rPr>
              <w:t>Main_Sep_Loa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0F0865A7" w14:textId="08422E51" w:rsidR="00D532E8" w:rsidRPr="00D532E8" w:rsidRDefault="004834BF">
          <w:pPr>
            <w:pStyle w:val="TOC3"/>
            <w:tabs>
              <w:tab w:val="right" w:leader="dot" w:pos="9350"/>
            </w:tabs>
            <w:rPr>
              <w:rFonts w:ascii="Times New Roman" w:hAnsi="Times New Roman" w:cs="Times New Roman"/>
              <w:noProof/>
            </w:rPr>
          </w:pPr>
          <w:hyperlink w:anchor="_Toc16953326" w:history="1">
            <w:r w:rsidR="00D532E8" w:rsidRPr="00D532E8">
              <w:rPr>
                <w:rStyle w:val="Hyperlink"/>
                <w:rFonts w:ascii="Times New Roman" w:hAnsi="Times New Roman" w:cs="Times New Roman"/>
                <w:noProof/>
              </w:rPr>
              <w:t>DAQ_Parser_Seperato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2</w:t>
            </w:r>
            <w:r w:rsidR="00D532E8" w:rsidRPr="00D532E8">
              <w:rPr>
                <w:rFonts w:ascii="Times New Roman" w:hAnsi="Times New Roman" w:cs="Times New Roman"/>
                <w:noProof/>
                <w:webHidden/>
              </w:rPr>
              <w:fldChar w:fldCharType="end"/>
            </w:r>
          </w:hyperlink>
        </w:p>
        <w:p w14:paraId="5030746F" w14:textId="4ED97516" w:rsidR="00D532E8" w:rsidRPr="00D532E8" w:rsidRDefault="004834BF">
          <w:pPr>
            <w:pStyle w:val="TOC3"/>
            <w:tabs>
              <w:tab w:val="right" w:leader="dot" w:pos="9350"/>
            </w:tabs>
            <w:rPr>
              <w:rFonts w:ascii="Times New Roman" w:hAnsi="Times New Roman" w:cs="Times New Roman"/>
              <w:noProof/>
            </w:rPr>
          </w:pPr>
          <w:hyperlink w:anchor="_Toc16953327" w:history="1">
            <w:r w:rsidR="00D532E8" w:rsidRPr="00D532E8">
              <w:rPr>
                <w:rStyle w:val="Hyperlink"/>
                <w:rFonts w:ascii="Times New Roman" w:hAnsi="Times New Roman" w:cs="Times New Roman"/>
                <w:noProof/>
              </w:rPr>
              <w:t>Organize_Clean_DAQ</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6DEFAC13" w14:textId="165AF765" w:rsidR="00D532E8" w:rsidRPr="00D532E8" w:rsidRDefault="004834BF">
          <w:pPr>
            <w:pStyle w:val="TOC3"/>
            <w:tabs>
              <w:tab w:val="right" w:leader="dot" w:pos="9350"/>
            </w:tabs>
            <w:rPr>
              <w:rFonts w:ascii="Times New Roman" w:hAnsi="Times New Roman" w:cs="Times New Roman"/>
              <w:noProof/>
            </w:rPr>
          </w:pPr>
          <w:hyperlink w:anchor="_Toc16953328" w:history="1">
            <w:r w:rsidR="00D532E8" w:rsidRPr="00D532E8">
              <w:rPr>
                <w:rStyle w:val="Hyperlink"/>
                <w:rFonts w:ascii="Times New Roman" w:hAnsi="Times New Roman" w:cs="Times New Roman"/>
                <w:noProof/>
              </w:rPr>
              <w:t>AIR_U_Sensor_Sep</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1EA9485F" w14:textId="18868495" w:rsidR="00D532E8" w:rsidRPr="00D532E8" w:rsidRDefault="004834BF">
          <w:pPr>
            <w:pStyle w:val="TOC3"/>
            <w:tabs>
              <w:tab w:val="right" w:leader="dot" w:pos="9350"/>
            </w:tabs>
            <w:rPr>
              <w:rFonts w:ascii="Times New Roman" w:hAnsi="Times New Roman" w:cs="Times New Roman"/>
              <w:noProof/>
            </w:rPr>
          </w:pPr>
          <w:hyperlink w:anchor="_Toc16953329" w:history="1">
            <w:r w:rsidR="00D532E8" w:rsidRPr="00D532E8">
              <w:rPr>
                <w:rStyle w:val="Hyperlink"/>
                <w:rFonts w:ascii="Times New Roman" w:hAnsi="Times New Roman" w:cs="Times New Roman"/>
                <w:noProof/>
              </w:rPr>
              <w:t>Matchin_DAQ_AIR_U_ti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4</w:t>
            </w:r>
            <w:r w:rsidR="00D532E8" w:rsidRPr="00D532E8">
              <w:rPr>
                <w:rFonts w:ascii="Times New Roman" w:hAnsi="Times New Roman" w:cs="Times New Roman"/>
                <w:noProof/>
                <w:webHidden/>
              </w:rPr>
              <w:fldChar w:fldCharType="end"/>
            </w:r>
          </w:hyperlink>
        </w:p>
        <w:p w14:paraId="5F4A148A" w14:textId="3AE18DFA" w:rsidR="00D532E8" w:rsidRPr="00D532E8" w:rsidRDefault="004834BF">
          <w:pPr>
            <w:pStyle w:val="TOC3"/>
            <w:tabs>
              <w:tab w:val="right" w:leader="dot" w:pos="9350"/>
            </w:tabs>
            <w:rPr>
              <w:rFonts w:ascii="Times New Roman" w:hAnsi="Times New Roman" w:cs="Times New Roman"/>
              <w:noProof/>
            </w:rPr>
          </w:pPr>
          <w:hyperlink w:anchor="_Toc16953330" w:history="1">
            <w:r w:rsidR="00D532E8" w:rsidRPr="00D532E8">
              <w:rPr>
                <w:rStyle w:val="Hyperlink"/>
                <w:rFonts w:ascii="Times New Roman" w:hAnsi="Times New Roman" w:cs="Times New Roman"/>
                <w:noProof/>
              </w:rPr>
              <w:t>null_code_DAQ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3802DC88" w14:textId="653F03EE" w:rsidR="00D532E8" w:rsidRPr="00D532E8" w:rsidRDefault="004834BF">
          <w:pPr>
            <w:pStyle w:val="TOC3"/>
            <w:tabs>
              <w:tab w:val="right" w:leader="dot" w:pos="9350"/>
            </w:tabs>
            <w:rPr>
              <w:rFonts w:ascii="Times New Roman" w:hAnsi="Times New Roman" w:cs="Times New Roman"/>
              <w:noProof/>
            </w:rPr>
          </w:pPr>
          <w:hyperlink w:anchor="_Toc16953331" w:history="1">
            <w:r w:rsidR="00D532E8" w:rsidRPr="00D532E8">
              <w:rPr>
                <w:rStyle w:val="Hyperlink"/>
                <w:rFonts w:ascii="Times New Roman" w:hAnsi="Times New Roman" w:cs="Times New Roman"/>
                <w:noProof/>
              </w:rPr>
              <w:t>Add_Missing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60D3248C" w14:textId="72BE0B16" w:rsidR="00D532E8" w:rsidRPr="00D532E8" w:rsidRDefault="004834BF">
          <w:pPr>
            <w:pStyle w:val="TOC3"/>
            <w:tabs>
              <w:tab w:val="right" w:leader="dot" w:pos="9350"/>
            </w:tabs>
            <w:rPr>
              <w:rFonts w:ascii="Times New Roman" w:hAnsi="Times New Roman" w:cs="Times New Roman"/>
              <w:noProof/>
            </w:rPr>
          </w:pPr>
          <w:hyperlink w:anchor="_Toc16953332" w:history="1">
            <w:r w:rsidR="00D532E8" w:rsidRPr="00D532E8">
              <w:rPr>
                <w:rStyle w:val="Hyperlink"/>
                <w:rFonts w:ascii="Times New Roman" w:hAnsi="Times New Roman" w:cs="Times New Roman"/>
                <w:noProof/>
              </w:rPr>
              <w:t>Organize_Clean_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1F2DF237" w14:textId="7455DDA7" w:rsidR="00D532E8" w:rsidRPr="00D532E8" w:rsidRDefault="004834BF">
          <w:pPr>
            <w:pStyle w:val="TOC3"/>
            <w:tabs>
              <w:tab w:val="right" w:leader="dot" w:pos="9350"/>
            </w:tabs>
            <w:rPr>
              <w:rFonts w:ascii="Times New Roman" w:hAnsi="Times New Roman" w:cs="Times New Roman"/>
              <w:noProof/>
            </w:rPr>
          </w:pPr>
          <w:hyperlink w:anchor="_Toc16953333"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40B1FC46" w14:textId="381D564C" w:rsidR="00D532E8" w:rsidRPr="00D532E8" w:rsidRDefault="004834BF">
          <w:pPr>
            <w:pStyle w:val="TOC3"/>
            <w:tabs>
              <w:tab w:val="right" w:leader="dot" w:pos="9350"/>
            </w:tabs>
            <w:rPr>
              <w:rFonts w:ascii="Times New Roman" w:hAnsi="Times New Roman" w:cs="Times New Roman"/>
              <w:noProof/>
            </w:rPr>
          </w:pPr>
          <w:hyperlink w:anchor="_Toc16953334"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7</w:t>
            </w:r>
            <w:r w:rsidR="00D532E8" w:rsidRPr="00D532E8">
              <w:rPr>
                <w:rFonts w:ascii="Times New Roman" w:hAnsi="Times New Roman" w:cs="Times New Roman"/>
                <w:noProof/>
                <w:webHidden/>
              </w:rPr>
              <w:fldChar w:fldCharType="end"/>
            </w:r>
          </w:hyperlink>
        </w:p>
        <w:p w14:paraId="0727F089" w14:textId="6E8C106B" w:rsidR="00D532E8" w:rsidRPr="00D532E8" w:rsidRDefault="004834BF">
          <w:pPr>
            <w:pStyle w:val="TOC2"/>
            <w:tabs>
              <w:tab w:val="right" w:leader="dot" w:pos="9350"/>
            </w:tabs>
            <w:rPr>
              <w:rFonts w:ascii="Times New Roman" w:hAnsi="Times New Roman" w:cs="Times New Roman"/>
              <w:noProof/>
            </w:rPr>
          </w:pPr>
          <w:hyperlink w:anchor="_Toc16953335" w:history="1">
            <w:r w:rsidR="00D532E8" w:rsidRPr="00D532E8">
              <w:rPr>
                <w:rStyle w:val="Hyperlink"/>
                <w:rFonts w:ascii="Times New Roman" w:hAnsi="Times New Roman" w:cs="Times New Roman"/>
                <w:noProof/>
              </w:rPr>
              <w:t>Normalizer 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224368DA" w14:textId="67B79FDA" w:rsidR="00D532E8" w:rsidRPr="00D532E8" w:rsidRDefault="004834BF">
          <w:pPr>
            <w:pStyle w:val="TOC3"/>
            <w:tabs>
              <w:tab w:val="right" w:leader="dot" w:pos="9350"/>
            </w:tabs>
            <w:rPr>
              <w:rFonts w:ascii="Times New Roman" w:hAnsi="Times New Roman" w:cs="Times New Roman"/>
              <w:noProof/>
            </w:rPr>
          </w:pPr>
          <w:hyperlink w:anchor="_Toc16953336" w:history="1">
            <w:r w:rsidR="00D532E8" w:rsidRPr="00D532E8">
              <w:rPr>
                <w:rStyle w:val="Hyperlink"/>
                <w:rFonts w:ascii="Times New Roman" w:hAnsi="Times New Roman" w:cs="Times New Roman"/>
                <w:noProof/>
              </w:rPr>
              <w:t>extract_dat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0F1A25B3" w14:textId="5F87D48C" w:rsidR="00D532E8" w:rsidRPr="00D532E8" w:rsidRDefault="004834BF">
          <w:pPr>
            <w:pStyle w:val="TOC3"/>
            <w:tabs>
              <w:tab w:val="right" w:leader="dot" w:pos="9350"/>
            </w:tabs>
            <w:rPr>
              <w:rFonts w:ascii="Times New Roman" w:hAnsi="Times New Roman" w:cs="Times New Roman"/>
              <w:noProof/>
            </w:rPr>
          </w:pPr>
          <w:hyperlink w:anchor="_Toc16953337" w:history="1">
            <w:r w:rsidR="00D532E8" w:rsidRPr="00D532E8">
              <w:rPr>
                <w:rStyle w:val="Hyperlink"/>
                <w:rFonts w:ascii="Times New Roman" w:hAnsi="Times New Roman" w:cs="Times New Roman"/>
                <w:noProof/>
              </w:rPr>
              <w:t>replace_header_i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792507D6" w14:textId="755A4B6C" w:rsidR="00D532E8" w:rsidRPr="00D532E8" w:rsidRDefault="004834BF">
          <w:pPr>
            <w:pStyle w:val="TOC3"/>
            <w:tabs>
              <w:tab w:val="right" w:leader="dot" w:pos="9350"/>
            </w:tabs>
            <w:rPr>
              <w:rFonts w:ascii="Times New Roman" w:hAnsi="Times New Roman" w:cs="Times New Roman"/>
              <w:noProof/>
            </w:rPr>
          </w:pPr>
          <w:hyperlink w:anchor="_Toc16953338" w:history="1">
            <w:r w:rsidR="00D532E8" w:rsidRPr="00D532E8">
              <w:rPr>
                <w:rStyle w:val="Hyperlink"/>
                <w:rFonts w:ascii="Times New Roman" w:hAnsi="Times New Roman" w:cs="Times New Roman"/>
                <w:noProof/>
              </w:rPr>
              <w:t>Combine_All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1CAA8558" w14:textId="0C518C4D" w:rsidR="00D532E8" w:rsidRPr="00D532E8" w:rsidRDefault="004834BF">
          <w:pPr>
            <w:pStyle w:val="TOC3"/>
            <w:tabs>
              <w:tab w:val="right" w:leader="dot" w:pos="9350"/>
            </w:tabs>
            <w:rPr>
              <w:rFonts w:ascii="Times New Roman" w:hAnsi="Times New Roman" w:cs="Times New Roman"/>
              <w:noProof/>
            </w:rPr>
          </w:pPr>
          <w:hyperlink w:anchor="_Toc16953339" w:history="1">
            <w:r w:rsidR="00D532E8" w:rsidRPr="00D532E8">
              <w:rPr>
                <w:rStyle w:val="Hyperlink"/>
                <w:rFonts w:ascii="Times New Roman" w:hAnsi="Times New Roman" w:cs="Times New Roman"/>
                <w:noProof/>
              </w:rPr>
              <w:t>clean_datafra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54CA4A53" w14:textId="5ED3542A" w:rsidR="00D532E8" w:rsidRPr="00D532E8" w:rsidRDefault="004834BF">
          <w:pPr>
            <w:pStyle w:val="TOC3"/>
            <w:tabs>
              <w:tab w:val="right" w:leader="dot" w:pos="9350"/>
            </w:tabs>
            <w:rPr>
              <w:rFonts w:ascii="Times New Roman" w:hAnsi="Times New Roman" w:cs="Times New Roman"/>
              <w:noProof/>
            </w:rPr>
          </w:pPr>
          <w:hyperlink w:anchor="_Toc16953340" w:history="1">
            <w:r w:rsidR="00D532E8" w:rsidRPr="00D532E8">
              <w:rPr>
                <w:rStyle w:val="Hyperlink"/>
                <w:rFonts w:ascii="Times New Roman" w:hAnsi="Times New Roman" w:cs="Times New Roman"/>
                <w:noProof/>
              </w:rPr>
              <w:t>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6F922552" w14:textId="7181A711" w:rsidR="00D532E8" w:rsidRPr="00D532E8" w:rsidRDefault="004834BF">
          <w:pPr>
            <w:pStyle w:val="TOC3"/>
            <w:tabs>
              <w:tab w:val="right" w:leader="dot" w:pos="9350"/>
            </w:tabs>
            <w:rPr>
              <w:rFonts w:ascii="Times New Roman" w:hAnsi="Times New Roman" w:cs="Times New Roman"/>
              <w:noProof/>
            </w:rPr>
          </w:pPr>
          <w:hyperlink w:anchor="_Toc16953341" w:history="1">
            <w:r w:rsidR="00D532E8" w:rsidRPr="00D532E8">
              <w:rPr>
                <w:rStyle w:val="Hyperlink"/>
                <w:rFonts w:ascii="Times New Roman" w:hAnsi="Times New Roman" w:cs="Times New Roman"/>
                <w:noProof/>
              </w:rPr>
              <w:t>export_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54AEAC74" w14:textId="2A170A3C" w:rsidR="00D532E8" w:rsidRPr="00D532E8" w:rsidRDefault="004834BF">
          <w:pPr>
            <w:pStyle w:val="TOC1"/>
            <w:tabs>
              <w:tab w:val="right" w:leader="dot" w:pos="9350"/>
            </w:tabs>
            <w:rPr>
              <w:rFonts w:ascii="Times New Roman" w:hAnsi="Times New Roman" w:cs="Times New Roman"/>
              <w:noProof/>
            </w:rPr>
          </w:pPr>
          <w:hyperlink w:anchor="_Toc16953342" w:history="1">
            <w:r w:rsidR="00D532E8" w:rsidRPr="00D532E8">
              <w:rPr>
                <w:rStyle w:val="Hyperlink"/>
                <w:rFonts w:ascii="Times New Roman" w:hAnsi="Times New Roman" w:cs="Times New Roman"/>
                <w:noProof/>
              </w:rPr>
              <w:t>Training Machine Learning Algorithm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4C1ACD1C" w14:textId="31FBF078" w:rsidR="00D532E8" w:rsidRPr="00D532E8" w:rsidRDefault="004834BF">
          <w:pPr>
            <w:pStyle w:val="TOC2"/>
            <w:tabs>
              <w:tab w:val="right" w:leader="dot" w:pos="9350"/>
            </w:tabs>
            <w:rPr>
              <w:rFonts w:ascii="Times New Roman" w:hAnsi="Times New Roman" w:cs="Times New Roman"/>
              <w:noProof/>
            </w:rPr>
          </w:pPr>
          <w:hyperlink w:anchor="_Toc16953343"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3B3B8563" w14:textId="565EB6F9" w:rsidR="00D532E8" w:rsidRPr="00D532E8" w:rsidRDefault="004834BF">
          <w:pPr>
            <w:pStyle w:val="TOC2"/>
            <w:tabs>
              <w:tab w:val="right" w:leader="dot" w:pos="9350"/>
            </w:tabs>
            <w:rPr>
              <w:rFonts w:ascii="Times New Roman" w:hAnsi="Times New Roman" w:cs="Times New Roman"/>
              <w:noProof/>
            </w:rPr>
          </w:pPr>
          <w:hyperlink w:anchor="_Toc16953344" w:history="1">
            <w:r w:rsidR="00D532E8" w:rsidRPr="00D532E8">
              <w:rPr>
                <w:rStyle w:val="Hyperlink"/>
                <w:rFonts w:ascii="Times New Roman" w:hAnsi="Times New Roman" w:cs="Times New Roman"/>
                <w:noProof/>
              </w:rPr>
              <w:t>Backgroun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7578F51D" w14:textId="74D28295" w:rsidR="00D532E8" w:rsidRPr="00D532E8" w:rsidRDefault="004834BF">
          <w:pPr>
            <w:pStyle w:val="TOC2"/>
            <w:tabs>
              <w:tab w:val="right" w:leader="dot" w:pos="9350"/>
            </w:tabs>
            <w:rPr>
              <w:rFonts w:ascii="Times New Roman" w:hAnsi="Times New Roman" w:cs="Times New Roman"/>
              <w:noProof/>
            </w:rPr>
          </w:pPr>
          <w:hyperlink w:anchor="_Toc16953345" w:history="1">
            <w:r w:rsidR="00D532E8" w:rsidRPr="00D532E8">
              <w:rPr>
                <w:rStyle w:val="Hyperlink"/>
                <w:rFonts w:ascii="Times New Roman" w:hAnsi="Times New Roman" w:cs="Times New Roman"/>
                <w:noProof/>
              </w:rPr>
              <w:t>Methodolog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3</w:t>
            </w:r>
            <w:r w:rsidR="00D532E8" w:rsidRPr="00D532E8">
              <w:rPr>
                <w:rFonts w:ascii="Times New Roman" w:hAnsi="Times New Roman" w:cs="Times New Roman"/>
                <w:noProof/>
                <w:webHidden/>
              </w:rPr>
              <w:fldChar w:fldCharType="end"/>
            </w:r>
          </w:hyperlink>
        </w:p>
        <w:p w14:paraId="3C6044AF" w14:textId="532B2CC5" w:rsidR="00D532E8" w:rsidRPr="00D532E8" w:rsidRDefault="004834BF">
          <w:pPr>
            <w:pStyle w:val="TOC2"/>
            <w:tabs>
              <w:tab w:val="right" w:leader="dot" w:pos="9350"/>
            </w:tabs>
            <w:rPr>
              <w:rFonts w:ascii="Times New Roman" w:hAnsi="Times New Roman" w:cs="Times New Roman"/>
              <w:noProof/>
            </w:rPr>
          </w:pPr>
          <w:hyperlink w:anchor="_Toc16953346"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4</w:t>
            </w:r>
            <w:r w:rsidR="00D532E8" w:rsidRPr="00D532E8">
              <w:rPr>
                <w:rFonts w:ascii="Times New Roman" w:hAnsi="Times New Roman" w:cs="Times New Roman"/>
                <w:noProof/>
                <w:webHidden/>
              </w:rPr>
              <w:fldChar w:fldCharType="end"/>
            </w:r>
          </w:hyperlink>
        </w:p>
        <w:p w14:paraId="5437BDD2" w14:textId="4643FC33" w:rsidR="00D532E8" w:rsidRPr="00D532E8" w:rsidRDefault="004834BF">
          <w:pPr>
            <w:pStyle w:val="TOC2"/>
            <w:tabs>
              <w:tab w:val="right" w:leader="dot" w:pos="9350"/>
            </w:tabs>
            <w:rPr>
              <w:rFonts w:ascii="Times New Roman" w:hAnsi="Times New Roman" w:cs="Times New Roman"/>
              <w:noProof/>
            </w:rPr>
          </w:pPr>
          <w:hyperlink w:anchor="_Toc16953347" w:history="1">
            <w:r w:rsidR="00D532E8" w:rsidRPr="00D532E8">
              <w:rPr>
                <w:rStyle w:val="Hyperlink"/>
                <w:rFonts w:ascii="Times New Roman" w:hAnsi="Times New Roman" w:cs="Times New Roman"/>
                <w:noProof/>
              </w:rPr>
              <w:t>Train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6</w:t>
            </w:r>
            <w:r w:rsidR="00D532E8" w:rsidRPr="00D532E8">
              <w:rPr>
                <w:rFonts w:ascii="Times New Roman" w:hAnsi="Times New Roman" w:cs="Times New Roman"/>
                <w:noProof/>
                <w:webHidden/>
              </w:rPr>
              <w:fldChar w:fldCharType="end"/>
            </w:r>
          </w:hyperlink>
        </w:p>
        <w:p w14:paraId="797A0FBB" w14:textId="5DB8DDCB" w:rsidR="00D532E8" w:rsidRPr="00D532E8" w:rsidRDefault="004834BF">
          <w:pPr>
            <w:pStyle w:val="TOC3"/>
            <w:tabs>
              <w:tab w:val="right" w:leader="dot" w:pos="9350"/>
            </w:tabs>
            <w:rPr>
              <w:rFonts w:ascii="Times New Roman" w:hAnsi="Times New Roman" w:cs="Times New Roman"/>
              <w:noProof/>
            </w:rPr>
          </w:pPr>
          <w:hyperlink w:anchor="_Toc16953348" w:history="1">
            <w:r w:rsidR="00D532E8" w:rsidRPr="00D532E8">
              <w:rPr>
                <w:rStyle w:val="Hyperlink"/>
                <w:rFonts w:ascii="Times New Roman" w:hAnsi="Times New Roman" w:cs="Times New Roman"/>
                <w:noProof/>
              </w:rPr>
              <w:t>model_neural_network</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5ABA6F18" w14:textId="5A65024B" w:rsidR="00D532E8" w:rsidRPr="00D532E8" w:rsidRDefault="004834BF">
          <w:pPr>
            <w:pStyle w:val="TOC3"/>
            <w:tabs>
              <w:tab w:val="right" w:leader="dot" w:pos="9350"/>
            </w:tabs>
            <w:rPr>
              <w:rFonts w:ascii="Times New Roman" w:hAnsi="Times New Roman" w:cs="Times New Roman"/>
              <w:noProof/>
            </w:rPr>
          </w:pPr>
          <w:hyperlink w:anchor="_Toc16953349" w:history="1">
            <w:r w:rsidR="00D532E8" w:rsidRPr="00D532E8">
              <w:rPr>
                <w:rStyle w:val="Hyperlink"/>
                <w:rFonts w:ascii="Times New Roman" w:hAnsi="Times New Roman" w:cs="Times New Roman"/>
                <w:noProof/>
              </w:rPr>
              <w:t>norm_divid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3D44D6CB" w14:textId="108FE455" w:rsidR="00D532E8" w:rsidRPr="00D532E8" w:rsidRDefault="004834BF">
          <w:pPr>
            <w:pStyle w:val="TOC3"/>
            <w:tabs>
              <w:tab w:val="right" w:leader="dot" w:pos="9350"/>
            </w:tabs>
            <w:rPr>
              <w:rFonts w:ascii="Times New Roman" w:hAnsi="Times New Roman" w:cs="Times New Roman"/>
              <w:noProof/>
            </w:rPr>
          </w:pPr>
          <w:hyperlink w:anchor="_Toc16953350" w:history="1">
            <w:r w:rsidR="00D532E8" w:rsidRPr="00D532E8">
              <w:rPr>
                <w:rStyle w:val="Hyperlink"/>
                <w:rFonts w:ascii="Times New Roman" w:hAnsi="Times New Roman" w:cs="Times New Roman"/>
                <w:noProof/>
              </w:rPr>
              <w:t>divider_X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14F0F2E1" w14:textId="10B3BAD7" w:rsidR="00D532E8" w:rsidRPr="00D532E8" w:rsidRDefault="004834BF">
          <w:pPr>
            <w:pStyle w:val="TOC3"/>
            <w:tabs>
              <w:tab w:val="right" w:leader="dot" w:pos="9350"/>
            </w:tabs>
            <w:rPr>
              <w:rFonts w:ascii="Times New Roman" w:hAnsi="Times New Roman" w:cs="Times New Roman"/>
              <w:noProof/>
            </w:rPr>
          </w:pPr>
          <w:hyperlink w:anchor="_Toc16953351" w:history="1">
            <w:r w:rsidR="00D532E8" w:rsidRPr="00D532E8">
              <w:rPr>
                <w:rStyle w:val="Hyperlink"/>
                <w:rFonts w:ascii="Times New Roman" w:hAnsi="Times New Roman" w:cs="Times New Roman"/>
                <w:noProof/>
              </w:rPr>
              <w:t>load_evaluate_neural_ne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7AA26000" w14:textId="38F38CBB" w:rsidR="00D532E8" w:rsidRPr="00D532E8" w:rsidRDefault="004834BF">
          <w:pPr>
            <w:pStyle w:val="TOC3"/>
            <w:tabs>
              <w:tab w:val="right" w:leader="dot" w:pos="9350"/>
            </w:tabs>
            <w:rPr>
              <w:rFonts w:ascii="Times New Roman" w:hAnsi="Times New Roman" w:cs="Times New Roman"/>
              <w:noProof/>
            </w:rPr>
          </w:pPr>
          <w:hyperlink w:anchor="_Toc16953352" w:history="1">
            <w:r w:rsidR="00D532E8" w:rsidRPr="00D532E8">
              <w:rPr>
                <w:rStyle w:val="Hyperlink"/>
                <w:rFonts w:ascii="Times New Roman" w:hAnsi="Times New Roman" w:cs="Times New Roman"/>
                <w:noProof/>
              </w:rPr>
              <w:t>ms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4249DE08" w14:textId="053F1AC2" w:rsidR="00D532E8" w:rsidRPr="00D532E8" w:rsidRDefault="004834BF">
          <w:pPr>
            <w:pStyle w:val="TOC3"/>
            <w:tabs>
              <w:tab w:val="right" w:leader="dot" w:pos="9350"/>
            </w:tabs>
            <w:rPr>
              <w:rFonts w:ascii="Times New Roman" w:hAnsi="Times New Roman" w:cs="Times New Roman"/>
              <w:noProof/>
            </w:rPr>
          </w:pPr>
          <w:hyperlink w:anchor="_Toc16953353" w:history="1">
            <w:r w:rsidR="00D532E8" w:rsidRPr="00D532E8">
              <w:rPr>
                <w:rStyle w:val="Hyperlink"/>
                <w:rFonts w:ascii="Times New Roman" w:hAnsi="Times New Roman" w:cs="Times New Roman"/>
                <w:noProof/>
              </w:rPr>
              <w:t>R2</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0</w:t>
            </w:r>
            <w:r w:rsidR="00D532E8" w:rsidRPr="00D532E8">
              <w:rPr>
                <w:rFonts w:ascii="Times New Roman" w:hAnsi="Times New Roman" w:cs="Times New Roman"/>
                <w:noProof/>
                <w:webHidden/>
              </w:rPr>
              <w:fldChar w:fldCharType="end"/>
            </w:r>
          </w:hyperlink>
        </w:p>
        <w:p w14:paraId="26D7A077" w14:textId="484AD273" w:rsidR="00D532E8" w:rsidRPr="00D532E8" w:rsidRDefault="004834BF">
          <w:pPr>
            <w:pStyle w:val="TOC2"/>
            <w:tabs>
              <w:tab w:val="right" w:leader="dot" w:pos="9350"/>
            </w:tabs>
            <w:rPr>
              <w:rFonts w:ascii="Times New Roman" w:hAnsi="Times New Roman" w:cs="Times New Roman"/>
              <w:noProof/>
            </w:rPr>
          </w:pPr>
          <w:hyperlink w:anchor="_Toc16953354" w:history="1">
            <w:r w:rsidR="00D532E8" w:rsidRPr="00D532E8">
              <w:rPr>
                <w:rStyle w:val="Hyperlink"/>
                <w:rFonts w:ascii="Times New Roman" w:hAnsi="Times New Roman" w:cs="Times New Roman"/>
                <w:noProof/>
              </w:rPr>
              <w:t>Analyz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3933BA9D" w14:textId="19C54467" w:rsidR="00D532E8" w:rsidRPr="00D532E8" w:rsidRDefault="004834BF">
          <w:pPr>
            <w:pStyle w:val="TOC3"/>
            <w:tabs>
              <w:tab w:val="right" w:leader="dot" w:pos="9350"/>
            </w:tabs>
            <w:rPr>
              <w:rFonts w:ascii="Times New Roman" w:hAnsi="Times New Roman" w:cs="Times New Roman"/>
              <w:noProof/>
            </w:rPr>
          </w:pPr>
          <w:hyperlink w:anchor="_Toc16953355" w:history="1">
            <w:r w:rsidR="00D532E8" w:rsidRPr="00D532E8">
              <w:rPr>
                <w:rStyle w:val="Hyperlink"/>
                <w:rFonts w:ascii="Times New Roman" w:hAnsi="Times New Roman" w:cs="Times New Roman"/>
                <w:noProof/>
              </w:rPr>
              <w:t>export_graph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108AFA85" w14:textId="3C16E609" w:rsidR="00D532E8" w:rsidRPr="00D532E8" w:rsidRDefault="004834BF">
          <w:pPr>
            <w:pStyle w:val="TOC1"/>
            <w:tabs>
              <w:tab w:val="right" w:leader="dot" w:pos="9350"/>
            </w:tabs>
            <w:rPr>
              <w:rFonts w:ascii="Times New Roman" w:hAnsi="Times New Roman" w:cs="Times New Roman"/>
              <w:noProof/>
            </w:rPr>
          </w:pPr>
          <w:hyperlink w:anchor="_Toc16953356" w:history="1">
            <w:r w:rsidR="00D532E8" w:rsidRPr="00D532E8">
              <w:rPr>
                <w:rStyle w:val="Hyperlink"/>
                <w:rFonts w:ascii="Times New Roman" w:hAnsi="Times New Roman" w:cs="Times New Roman"/>
                <w:noProof/>
              </w:rPr>
              <w:t>Evaluating Neural Network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3EB97FDB" w14:textId="3C37CDF6" w:rsidR="00D532E8" w:rsidRPr="00D532E8" w:rsidRDefault="004834BF">
          <w:pPr>
            <w:pStyle w:val="TOC1"/>
            <w:tabs>
              <w:tab w:val="right" w:leader="dot" w:pos="9350"/>
            </w:tabs>
            <w:rPr>
              <w:rFonts w:ascii="Times New Roman" w:hAnsi="Times New Roman" w:cs="Times New Roman"/>
              <w:noProof/>
            </w:rPr>
          </w:pPr>
          <w:hyperlink w:anchor="_Toc16953357" w:history="1">
            <w:r w:rsidR="00D532E8" w:rsidRPr="00D532E8">
              <w:rPr>
                <w:rStyle w:val="Hyperlink"/>
                <w:rFonts w:ascii="Times New Roman" w:hAnsi="Times New Roman" w:cs="Times New Roman"/>
                <w:noProof/>
              </w:rPr>
              <w:t>Reference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996056">
              <w:rPr>
                <w:rFonts w:ascii="Times New Roman" w:hAnsi="Times New Roman" w:cs="Times New Roman"/>
                <w:noProof/>
                <w:webHidden/>
              </w:rPr>
              <w:t>32</w:t>
            </w:r>
            <w:r w:rsidR="00D532E8"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p>
    <w:p w14:paraId="3FCEC856" w14:textId="2DBC0C87" w:rsidR="003F22AB" w:rsidRPr="002B22C8" w:rsidRDefault="003F22AB" w:rsidP="003F22AB">
      <w:pPr>
        <w:pStyle w:val="Heading1"/>
        <w:rPr>
          <w:rFonts w:ascii="Times New Roman" w:hAnsi="Times New Roman" w:cs="Times New Roman"/>
        </w:rPr>
      </w:pPr>
      <w:bookmarkStart w:id="2" w:name="_Toc16953316"/>
      <w:r w:rsidRPr="002B22C8">
        <w:rPr>
          <w:rFonts w:ascii="Times New Roman" w:hAnsi="Times New Roman" w:cs="Times New Roman"/>
        </w:rPr>
        <w:lastRenderedPageBreak/>
        <w:t>Introduction</w:t>
      </w:r>
      <w:bookmarkEnd w:id="2"/>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ere developed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custom mad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513EC816"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in order to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is used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is used.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the majority of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This code base is currently stored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3" w:name="_Toc16953317"/>
      <w:r w:rsidRPr="002B22C8">
        <w:rPr>
          <w:rFonts w:ascii="Times New Roman" w:hAnsi="Times New Roman" w:cs="Times New Roman"/>
        </w:rPr>
        <w:lastRenderedPageBreak/>
        <w:t>Python Installation</w:t>
      </w:r>
      <w:bookmarkEnd w:id="3"/>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are included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4" w:name="_Toc16953318"/>
      <w:r w:rsidRPr="002B22C8">
        <w:rPr>
          <w:rFonts w:ascii="Times New Roman" w:hAnsi="Times New Roman" w:cs="Times New Roman"/>
        </w:rPr>
        <w:t>Preprocessing Scripts and Functions</w:t>
      </w:r>
      <w:bookmarkEnd w:id="4"/>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is done prior to training a neural network. This step is essential to ensure that neural networks are trained on acceptable data and while this step could be done by hand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5"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5"/>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is used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is </w:t>
      </w:r>
      <w:r w:rsidR="004B2922" w:rsidRPr="004D21D3">
        <w:rPr>
          <w:rFonts w:ascii="Times New Roman" w:hAnsi="Times New Roman" w:cs="Times New Roman"/>
        </w:rPr>
        <w:t xml:space="preserve">put the directory where the AirU data (Import) and where the script should dump all the files (Export). These two variables are highlighted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43652848" w:rsidR="00227229" w:rsidRPr="002B22C8" w:rsidRDefault="004B2922" w:rsidP="002B22C8">
      <w:pPr>
        <w:pStyle w:val="Caption"/>
        <w:spacing w:line="360" w:lineRule="auto"/>
        <w:jc w:val="center"/>
        <w:rPr>
          <w:rFonts w:ascii="Times New Roman" w:hAnsi="Times New Roman" w:cs="Times New Roman"/>
        </w:rPr>
      </w:pPr>
      <w:bookmarkStart w:id="6"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2</w:t>
      </w:r>
      <w:r w:rsidR="00206DF0" w:rsidRPr="002B22C8">
        <w:rPr>
          <w:rFonts w:ascii="Times New Roman" w:hAnsi="Times New Roman" w:cs="Times New Roman"/>
          <w:noProof/>
        </w:rPr>
        <w:fldChar w:fldCharType="end"/>
      </w:r>
      <w:bookmarkEnd w:id="6"/>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be altered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51180CC7"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55C96339" w14:textId="64A9315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2) No file can have a period </w:t>
      </w:r>
      <w:proofErr w:type="spellStart"/>
      <w:r w:rsidRPr="004D21D3">
        <w:rPr>
          <w:rFonts w:ascii="Times New Roman" w:hAnsi="Times New Roman" w:cs="Times New Roman"/>
        </w:rPr>
        <w:t>ie</w:t>
      </w:r>
      <w:proofErr w:type="spellEnd"/>
      <w:r w:rsidRPr="004D21D3">
        <w:rPr>
          <w:rFonts w:ascii="Times New Roman" w:hAnsi="Times New Roman" w:cs="Times New Roman"/>
        </w:rPr>
        <w:t>. (2</w:t>
      </w:r>
      <w:r w:rsidRPr="004D21D3">
        <w:rPr>
          <w:rFonts w:ascii="Times New Roman" w:hAnsi="Times New Roman" w:cs="Times New Roman"/>
          <w:b/>
          <w:bCs/>
        </w:rPr>
        <w:t>.</w:t>
      </w:r>
      <w:r w:rsidRPr="004D21D3">
        <w:rPr>
          <w:rFonts w:ascii="Times New Roman" w:hAnsi="Times New Roman" w:cs="Times New Roman"/>
        </w:rPr>
        <w:t>5PM.csv is not ok but 2_5PM.csv is ok)</w:t>
      </w:r>
    </w:p>
    <w:p w14:paraId="4F3E346D" w14:textId="1DC5D8E8"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3) AirU and DAQ dataset are similar to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Can have more or less data, but the format in which they are given should be similar.</w:t>
      </w:r>
    </w:p>
    <w:p w14:paraId="50A74124" w14:textId="23E76FD6" w:rsidR="004B2922"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4) Rose Park is missing SR data,</w:t>
      </w:r>
    </w:p>
    <w:p w14:paraId="00BA2782" w14:textId="415867C2"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5) Agree that sensors with repetitive MAC addresses should become the other dataset (if they exist)</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lastRenderedPageBreak/>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be dumped. In addition, one must specify the location name and the abbreviations that DAQ provides. </w:t>
      </w:r>
      <w:r w:rsidR="00F65028" w:rsidRPr="004D21D3">
        <w:rPr>
          <w:rFonts w:ascii="Times New Roman" w:hAnsi="Times New Roman" w:cs="Times New Roman"/>
        </w:rPr>
        <w:t>This script does the following 1) loads the data into Python , 2) separates AirU data 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187E1CC8"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be altered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0960B4F8"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7FDD3DA9"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Additionally, if SR value is not missing then the following line should also be removed.</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41560DB0"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7" w:name="_Hlk16256886"/>
      <w:proofErr w:type="spellStart"/>
      <w:r w:rsidRPr="004D21D3">
        <w:rPr>
          <w:rFonts w:ascii="Times New Roman" w:hAnsi="Times New Roman" w:cs="Times New Roman"/>
        </w:rPr>
        <w:t>Data_Normalization_Script</w:t>
      </w:r>
      <w:bookmarkEnd w:id="7"/>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317D1BA0" w:rsidR="004B2922" w:rsidRPr="002B22C8" w:rsidRDefault="0019151F" w:rsidP="002B22C8">
      <w:pPr>
        <w:pStyle w:val="Caption"/>
        <w:spacing w:line="360" w:lineRule="auto"/>
        <w:jc w:val="center"/>
        <w:rPr>
          <w:rFonts w:ascii="Times New Roman" w:hAnsi="Times New Roman" w:cs="Times New Roman"/>
        </w:rPr>
      </w:pPr>
      <w:bookmarkStart w:id="8"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8</w:t>
      </w:r>
      <w:r w:rsidR="00206DF0" w:rsidRPr="002B22C8">
        <w:rPr>
          <w:rFonts w:ascii="Times New Roman" w:hAnsi="Times New Roman" w:cs="Times New Roman"/>
          <w:noProof/>
        </w:rPr>
        <w:fldChar w:fldCharType="end"/>
      </w:r>
      <w:bookmarkEnd w:id="8"/>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be altered to run the script. The export path is where the csv that is </w:t>
      </w:r>
      <w:r w:rsidR="009A6B45" w:rsidRPr="004D21D3">
        <w:rPr>
          <w:rFonts w:ascii="Times New Roman" w:hAnsi="Times New Roman" w:cs="Times New Roman"/>
        </w:rPr>
        <w:t xml:space="preserve">created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be normalized,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4B2446F5"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0AABE17D"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7405AE6E" w14:textId="0C2159E7" w:rsidR="003E5B65" w:rsidRPr="004D21D3" w:rsidRDefault="003E5B65" w:rsidP="002B22C8">
      <w:pPr>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name list is the list of names for the export csv files. Omit list is the list of variables that should be omitted from the exported file.</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6A866C" w14:textId="5C5F84FB" w:rsidR="003E5B65" w:rsidRPr="002B22C8" w:rsidRDefault="003E5B65" w:rsidP="002B22C8">
      <w:pPr>
        <w:spacing w:line="360" w:lineRule="auto"/>
        <w:rPr>
          <w:rFonts w:ascii="Times New Roman" w:hAnsi="Times New Roman" w:cs="Times New Roman"/>
        </w:rPr>
      </w:pPr>
    </w:p>
    <w:p w14:paraId="577D6FE4" w14:textId="5B8F5FE6" w:rsidR="003E5B65" w:rsidRPr="002B22C8" w:rsidRDefault="003E5B65" w:rsidP="002B22C8">
      <w:pPr>
        <w:spacing w:line="360" w:lineRule="auto"/>
        <w:rPr>
          <w:rFonts w:ascii="Times New Roman" w:hAnsi="Times New Roman" w:cs="Times New Roman"/>
        </w:rPr>
      </w:pPr>
    </w:p>
    <w:p w14:paraId="265EDE96" w14:textId="37BFE526" w:rsidR="003E5B65" w:rsidRPr="002B22C8" w:rsidRDefault="003E5B65" w:rsidP="002B22C8">
      <w:pPr>
        <w:spacing w:line="360" w:lineRule="auto"/>
        <w:rPr>
          <w:rFonts w:ascii="Times New Roman" w:hAnsi="Times New Roman" w:cs="Times New Roman"/>
        </w:rPr>
      </w:pPr>
    </w:p>
    <w:p w14:paraId="57C6C256" w14:textId="0316A250" w:rsidR="003E5B65" w:rsidRPr="002B22C8" w:rsidRDefault="003E5B65" w:rsidP="002B22C8">
      <w:pPr>
        <w:spacing w:line="360" w:lineRule="auto"/>
        <w:rPr>
          <w:rFonts w:ascii="Times New Roman" w:hAnsi="Times New Roman" w:cs="Times New Roman"/>
        </w:rPr>
      </w:pPr>
    </w:p>
    <w:p w14:paraId="165D8452" w14:textId="73AF37C3"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9"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9"/>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0" w:name="_Toc16953321"/>
      <w:proofErr w:type="spellStart"/>
      <w:r w:rsidRPr="002B22C8">
        <w:rPr>
          <w:rFonts w:ascii="Times New Roman" w:hAnsi="Times New Roman" w:cs="Times New Roman"/>
        </w:rPr>
        <w:t>indexall</w:t>
      </w:r>
      <w:bookmarkEnd w:id="10"/>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1" w:name="_Toc16953322"/>
      <w:proofErr w:type="spellStart"/>
      <w:r w:rsidRPr="002B22C8">
        <w:rPr>
          <w:rFonts w:ascii="Times New Roman" w:hAnsi="Times New Roman" w:cs="Times New Roman"/>
        </w:rPr>
        <w:lastRenderedPageBreak/>
        <w:t>find_in_list</w:t>
      </w:r>
      <w:bookmarkEnd w:id="11"/>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Is a list of strings in the list that match the value</w:t>
      </w:r>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2" w:name="_Toc16953323"/>
      <w:proofErr w:type="spellStart"/>
      <w:r w:rsidRPr="002B22C8">
        <w:rPr>
          <w:rFonts w:ascii="Times New Roman" w:hAnsi="Times New Roman" w:cs="Times New Roman"/>
        </w:rPr>
        <w:t>sub_main_merge</w:t>
      </w:r>
      <w:bookmarkEnd w:id="12"/>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dtype  =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3" w:name="_Toc16953324"/>
      <w:proofErr w:type="spellStart"/>
      <w:r w:rsidRPr="002B22C8">
        <w:rPr>
          <w:rFonts w:ascii="Times New Roman" w:hAnsi="Times New Roman" w:cs="Times New Roman"/>
        </w:rPr>
        <w:t>DAQ_DATA_Filter</w:t>
      </w:r>
      <w:bookmarkEnd w:id="13"/>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datafram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4" w:name="_Toc16953325"/>
      <w:proofErr w:type="spellStart"/>
      <w:r w:rsidRPr="002B22C8">
        <w:rPr>
          <w:rFonts w:ascii="Times New Roman" w:hAnsi="Times New Roman" w:cs="Times New Roman"/>
        </w:rPr>
        <w:t>Main_Sep_Load</w:t>
      </w:r>
      <w:bookmarkEnd w:id="14"/>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dtyp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ictionary of dataframes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dictionary of dataframes AirU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5" w:name="_Toc16953326"/>
      <w:proofErr w:type="spellStart"/>
      <w:r w:rsidRPr="002B22C8">
        <w:rPr>
          <w:rFonts w:ascii="Times New Roman" w:hAnsi="Times New Roman" w:cs="Times New Roman"/>
        </w:rPr>
        <w:t>DAQ_Parser_Seperator</w:t>
      </w:r>
      <w:bookmarkEnd w:id="15"/>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AQ dataframe dictionary dtyp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datafram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datafram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datafram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6" w:name="_Toc16953327"/>
      <w:proofErr w:type="spellStart"/>
      <w:r w:rsidRPr="002B22C8">
        <w:rPr>
          <w:rFonts w:ascii="Times New Roman" w:hAnsi="Times New Roman" w:cs="Times New Roman"/>
        </w:rPr>
        <w:t>Organize_Clean_DAQ</w:t>
      </w:r>
      <w:bookmarkEnd w:id="16"/>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w:t>
      </w:r>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7" w:name="_Toc16953328"/>
      <w:proofErr w:type="spellStart"/>
      <w:r w:rsidRPr="002B22C8">
        <w:rPr>
          <w:rFonts w:ascii="Times New Roman" w:hAnsi="Times New Roman" w:cs="Times New Roman"/>
        </w:rPr>
        <w:t>AIR_U_Sensor_Sep</w:t>
      </w:r>
      <w:bookmarkEnd w:id="17"/>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AirU  values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123B03E"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7 hour difference)</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is converted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8" w:name="_Toc16953329"/>
      <w:proofErr w:type="spellStart"/>
      <w:r w:rsidRPr="002B22C8">
        <w:rPr>
          <w:rFonts w:ascii="Times New Roman" w:hAnsi="Times New Roman" w:cs="Times New Roman"/>
        </w:rPr>
        <w:t>Matchin_DAQ_AIR_U_time</w:t>
      </w:r>
      <w:bookmarkEnd w:id="18"/>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dictionary of AirU dataframes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dictionary of DAQ dataframes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19" w:name="_Toc16953330"/>
      <w:proofErr w:type="spellStart"/>
      <w:r w:rsidRPr="002B22C8">
        <w:rPr>
          <w:rFonts w:ascii="Times New Roman" w:hAnsi="Times New Roman" w:cs="Times New Roman"/>
        </w:rPr>
        <w:t>null_code_DAQ_filter</w:t>
      </w:r>
      <w:bookmarkEnd w:id="19"/>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Removes data that has been nulled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0" w:name="_Toc16953331"/>
      <w:proofErr w:type="spellStart"/>
      <w:r w:rsidRPr="002B22C8">
        <w:rPr>
          <w:rFonts w:ascii="Times New Roman" w:hAnsi="Times New Roman" w:cs="Times New Roman"/>
        </w:rPr>
        <w:t>Add_Missing_Data</w:t>
      </w:r>
      <w:bookmarkEnd w:id="20"/>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be added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be added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1" w:name="_Toc16953332"/>
      <w:proofErr w:type="spellStart"/>
      <w:r w:rsidRPr="002B22C8">
        <w:rPr>
          <w:rFonts w:ascii="Times New Roman" w:hAnsi="Times New Roman" w:cs="Times New Roman"/>
        </w:rPr>
        <w:t>Organize_Clean_All</w:t>
      </w:r>
      <w:bookmarkEnd w:id="21"/>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2" w:name="_Toc16953333"/>
      <w:proofErr w:type="spellStart"/>
      <w:r w:rsidRPr="002B22C8">
        <w:rPr>
          <w:rFonts w:ascii="Times New Roman" w:hAnsi="Times New Roman" w:cs="Times New Roman"/>
        </w:rPr>
        <w:t>Reorder_df</w:t>
      </w:r>
      <w:bookmarkEnd w:id="22"/>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dtype = dict</w:t>
      </w:r>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3" w:name="_Toc16953334"/>
      <w:proofErr w:type="spellStart"/>
      <w:r w:rsidRPr="002B22C8">
        <w:rPr>
          <w:rFonts w:ascii="Times New Roman" w:hAnsi="Times New Roman" w:cs="Times New Roman"/>
        </w:rPr>
        <w:t>Reorder_df</w:t>
      </w:r>
      <w:bookmarkEnd w:id="23"/>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be exported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28AF53AA" w:rsidR="004838B8"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4" w:name="_Toc16953335"/>
      <w:r w:rsidRPr="002B22C8">
        <w:rPr>
          <w:rFonts w:ascii="Times New Roman" w:hAnsi="Times New Roman" w:cs="Times New Roman"/>
        </w:rPr>
        <w:t>Normalizer Functions List</w:t>
      </w:r>
      <w:bookmarkEnd w:id="24"/>
    </w:p>
    <w:p w14:paraId="606E98A8" w14:textId="53C45E93" w:rsidR="00E943AE" w:rsidRPr="002B22C8" w:rsidRDefault="009E5978" w:rsidP="002B22C8">
      <w:pPr>
        <w:pStyle w:val="Heading3"/>
        <w:spacing w:line="360" w:lineRule="auto"/>
        <w:rPr>
          <w:rFonts w:ascii="Times New Roman" w:hAnsi="Times New Roman" w:cs="Times New Roman"/>
        </w:rPr>
      </w:pPr>
      <w:bookmarkStart w:id="25" w:name="_Toc16953336"/>
      <w:proofErr w:type="spellStart"/>
      <w:r w:rsidRPr="002B22C8">
        <w:rPr>
          <w:rFonts w:ascii="Times New Roman" w:hAnsi="Times New Roman" w:cs="Times New Roman"/>
        </w:rPr>
        <w:t>extract_date</w:t>
      </w:r>
      <w:bookmarkEnd w:id="25"/>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6" w:name="_Toc16953337"/>
      <w:proofErr w:type="spellStart"/>
      <w:r w:rsidRPr="002B22C8">
        <w:rPr>
          <w:rFonts w:ascii="Times New Roman" w:hAnsi="Times New Roman" w:cs="Times New Roman"/>
        </w:rPr>
        <w:t>replace_header_id</w:t>
      </w:r>
      <w:bookmarkEnd w:id="26"/>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the sensor id dtyp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7" w:name="_Toc16953338"/>
      <w:proofErr w:type="spellStart"/>
      <w:r w:rsidRPr="002B22C8">
        <w:rPr>
          <w:rFonts w:ascii="Times New Roman" w:hAnsi="Times New Roman" w:cs="Times New Roman"/>
        </w:rPr>
        <w:t>Combine_All_Data</w:t>
      </w:r>
      <w:bookmarkEnd w:id="27"/>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5F5E15EA" w14:textId="2994E7CD"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4D56C9F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datafram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8" w:name="_Toc16953339"/>
      <w:proofErr w:type="spellStart"/>
      <w:r w:rsidRPr="002B22C8">
        <w:rPr>
          <w:rFonts w:ascii="Times New Roman" w:hAnsi="Times New Roman" w:cs="Times New Roman"/>
        </w:rPr>
        <w:t>clean_dataframe</w:t>
      </w:r>
      <w:bookmarkEnd w:id="28"/>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datafram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dtype = dataframe</w:t>
      </w:r>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datafram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dtyp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29" w:name="_Toc16953340"/>
      <w:r w:rsidRPr="002B22C8">
        <w:rPr>
          <w:rFonts w:ascii="Times New Roman" w:hAnsi="Times New Roman" w:cs="Times New Roman"/>
        </w:rPr>
        <w:t>normalization</w:t>
      </w:r>
      <w:bookmarkEnd w:id="29"/>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datafram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datafram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0" w:name="_Toc16953341"/>
      <w:proofErr w:type="spellStart"/>
      <w:r w:rsidRPr="002B22C8">
        <w:rPr>
          <w:rFonts w:ascii="Times New Roman" w:hAnsi="Times New Roman" w:cs="Times New Roman"/>
        </w:rPr>
        <w:t>export_normalization</w:t>
      </w:r>
      <w:bookmarkEnd w:id="30"/>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that the normalizing function is to be saved as  dtyp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1" w:name="_Toc16953342"/>
      <w:r w:rsidRPr="002B22C8">
        <w:rPr>
          <w:rFonts w:ascii="Times New Roman" w:hAnsi="Times New Roman" w:cs="Times New Roman"/>
        </w:rPr>
        <w:lastRenderedPageBreak/>
        <w:t xml:space="preserve">Training </w:t>
      </w:r>
      <w:r w:rsidR="00254A6C" w:rsidRPr="002B22C8">
        <w:rPr>
          <w:rFonts w:ascii="Times New Roman" w:hAnsi="Times New Roman" w:cs="Times New Roman"/>
        </w:rPr>
        <w:t>Machine Learning Algorithms</w:t>
      </w:r>
      <w:bookmarkEnd w:id="31"/>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2" w:name="_Toc16953343"/>
      <w:r w:rsidRPr="002B22C8">
        <w:rPr>
          <w:rFonts w:ascii="Times New Roman" w:hAnsi="Times New Roman" w:cs="Times New Roman"/>
        </w:rPr>
        <w:t>Introduction:</w:t>
      </w:r>
      <w:bookmarkEnd w:id="32"/>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3" w:name="_Toc16953344"/>
      <w:r w:rsidRPr="002B22C8">
        <w:rPr>
          <w:rFonts w:ascii="Times New Roman" w:hAnsi="Times New Roman" w:cs="Times New Roman"/>
        </w:rPr>
        <w:t>Background:</w:t>
      </w:r>
      <w:bookmarkEnd w:id="33"/>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tab/>
      </w:r>
      <w:r w:rsidR="00F96074" w:rsidRPr="002B22C8">
        <w:rPr>
          <w:rFonts w:ascii="Times New Roman" w:hAnsi="Times New Roman" w:cs="Times New Roman"/>
        </w:rPr>
        <w:t>The earliest neural network model was developed in 1953 by McCulloch and Pitts. The paper had a few purposes to show a network made out of neurons are capable of performing the same computations as a digital computer. They gave the following equation in their paper:</w:t>
      </w:r>
    </w:p>
    <w:p w14:paraId="46741C29" w14:textId="048392F0" w:rsidR="00F96074"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parameter. For one’s reference the Heaviside function is defined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be applied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ere developed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similar to</w:t>
      </w:r>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be visualized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10E9CD82" w:rsidR="001B41E6" w:rsidRPr="002B22C8" w:rsidRDefault="0011143F" w:rsidP="002B22C8">
      <w:pPr>
        <w:pStyle w:val="Caption"/>
        <w:spacing w:line="360" w:lineRule="auto"/>
        <w:jc w:val="center"/>
        <w:rPr>
          <w:rFonts w:ascii="Times New Roman" w:hAnsi="Times New Roman" w:cs="Times New Roman"/>
          <w:i w:val="0"/>
        </w:rPr>
      </w:pPr>
      <w:bookmarkStart w:id="34"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96056">
        <w:rPr>
          <w:rFonts w:ascii="Times New Roman" w:hAnsi="Times New Roman" w:cs="Times New Roman"/>
          <w:noProof/>
        </w:rPr>
        <w:t>10</w:t>
      </w:r>
      <w:r w:rsidR="00206DF0" w:rsidRPr="002B22C8">
        <w:rPr>
          <w:rFonts w:ascii="Times New Roman" w:hAnsi="Times New Roman" w:cs="Times New Roman"/>
          <w:noProof/>
        </w:rPr>
        <w:fldChar w:fldCharType="end"/>
      </w:r>
      <w:bookmarkEnd w:id="34"/>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5" w:name="_Toc16953345"/>
      <w:r w:rsidRPr="002B22C8">
        <w:rPr>
          <w:rFonts w:ascii="Times New Roman" w:hAnsi="Times New Roman" w:cs="Times New Roman"/>
        </w:rPr>
        <w:t>Methodology:</w:t>
      </w:r>
      <w:bookmarkEnd w:id="35"/>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are arranged in layers. These </w:t>
      </w:r>
      <w:r w:rsidR="00A31430" w:rsidRPr="002B22C8">
        <w:rPr>
          <w:rFonts w:ascii="Times New Roman" w:hAnsi="Times New Roman" w:cs="Times New Roman"/>
        </w:rPr>
        <w:t xml:space="preserve">nodes </w:t>
      </w:r>
      <w:r w:rsidR="00FF395A" w:rsidRPr="002B22C8">
        <w:rPr>
          <w:rFonts w:ascii="Times New Roman" w:hAnsi="Times New Roman" w:cs="Times New Roman"/>
        </w:rPr>
        <w:t xml:space="preserve">are </w:t>
      </w:r>
      <w:r w:rsidR="00FF53FF" w:rsidRPr="002B22C8">
        <w:rPr>
          <w:rFonts w:ascii="Times New Roman" w:hAnsi="Times New Roman" w:cs="Times New Roman"/>
        </w:rPr>
        <w:t>connected with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is defined in </w:t>
      </w:r>
      <w:r w:rsidRPr="002B22C8">
        <w:rPr>
          <w:rFonts w:ascii="Times New Roman" w:hAnsi="Times New Roman" w:cs="Times New Roman"/>
        </w:rPr>
        <w:lastRenderedPageBreak/>
        <w:t xml:space="preserve">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The linear activation function is defined in Equation 7 as:</w:t>
      </w:r>
    </w:p>
    <w:p w14:paraId="39DA49EE" w14:textId="1FA79737" w:rsidR="004A2C59"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The model was implemented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ere chosen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Training is don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are </w:t>
      </w:r>
      <w:r w:rsidR="00941D18" w:rsidRPr="002B22C8">
        <w:rPr>
          <w:rFonts w:ascii="Times New Roman" w:hAnsi="Times New Roman" w:cs="Times New Roman"/>
        </w:rPr>
        <w:t>changed</w:t>
      </w:r>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be chosen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4834BF"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as chosen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ere added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are used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are randomly selected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as don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6" w:name="_Toc16953346"/>
      <w:r w:rsidRPr="002B22C8">
        <w:rPr>
          <w:rFonts w:ascii="Times New Roman" w:hAnsi="Times New Roman" w:cs="Times New Roman"/>
        </w:rPr>
        <w:t>Tutorial:</w:t>
      </w:r>
      <w:bookmarkEnd w:id="36"/>
    </w:p>
    <w:p w14:paraId="1A00F048" w14:textId="21109C69" w:rsidR="00457891" w:rsidRPr="002B22C8" w:rsidRDefault="00941D18" w:rsidP="002B22C8">
      <w:pPr>
        <w:spacing w:line="360" w:lineRule="auto"/>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 MERGEFORMAT </w:instrText>
      </w:r>
      <w:r w:rsidR="0049382E" w:rsidRPr="002B22C8">
        <w:rPr>
          <w:rFonts w:ascii="Times New Roman" w:hAnsi="Times New Roman" w:cs="Times New Roman"/>
        </w:rPr>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43141A77" w:rsidR="0049382E" w:rsidRPr="002B22C8" w:rsidRDefault="0049382E" w:rsidP="002B22C8">
      <w:pPr>
        <w:pStyle w:val="Caption"/>
        <w:spacing w:line="360" w:lineRule="auto"/>
        <w:jc w:val="center"/>
        <w:rPr>
          <w:rFonts w:ascii="Times New Roman" w:hAnsi="Times New Roman" w:cs="Times New Roman"/>
        </w:rPr>
      </w:pPr>
      <w:bookmarkStart w:id="37"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96056">
        <w:rPr>
          <w:rFonts w:ascii="Times New Roman" w:hAnsi="Times New Roman" w:cs="Times New Roman"/>
          <w:noProof/>
        </w:rPr>
        <w:t>11</w:t>
      </w:r>
      <w:r w:rsidRPr="002B22C8">
        <w:rPr>
          <w:rFonts w:ascii="Times New Roman" w:hAnsi="Times New Roman" w:cs="Times New Roman"/>
        </w:rPr>
        <w:fldChar w:fldCharType="end"/>
      </w:r>
      <w:bookmarkEnd w:id="37"/>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be opened.</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2EA8737B"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96056">
        <w:rPr>
          <w:rFonts w:ascii="Times New Roman" w:hAnsi="Times New Roman" w:cs="Times New Roman"/>
          <w:noProof/>
        </w:rPr>
        <w:t>12</w:t>
      </w:r>
      <w:r w:rsidRPr="002B22C8">
        <w:rPr>
          <w:rFonts w:ascii="Times New Roman" w:hAnsi="Times New Roman" w:cs="Times New Roman"/>
        </w:rPr>
        <w:fldChar w:fldCharType="end"/>
      </w:r>
      <w:r w:rsidRPr="002B22C8">
        <w:rPr>
          <w:rFonts w:ascii="Times New Roman" w:hAnsi="Times New Roman" w:cs="Times New Roman"/>
        </w:rPr>
        <w:t>: Snip of the Neural Network Notebook that should be selected.</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0002F105"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96056">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3F2C983C"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lastRenderedPageBreak/>
        <w:t>At this point just read through the notebook</w:t>
      </w:r>
      <w:r w:rsidR="00895036" w:rsidRPr="002B22C8">
        <w:rPr>
          <w:rFonts w:ascii="Times New Roman" w:hAnsi="Times New Roman" w:cs="Times New Roman"/>
        </w:rPr>
        <w:t xml:space="preserve"> change the variables and make modifications as needed</w:t>
      </w:r>
      <w:r w:rsidRPr="002B22C8">
        <w:rPr>
          <w:rFonts w:ascii="Times New Roman" w:hAnsi="Times New Roman" w:cs="Times New Roman"/>
        </w:rPr>
        <w:t xml:space="preserve"> which is well documented and run the google notebook when you are ready.</w:t>
      </w:r>
      <w:r w:rsidR="00895036" w:rsidRPr="002B22C8">
        <w:rPr>
          <w:rFonts w:ascii="Times New Roman" w:hAnsi="Times New Roman" w:cs="Times New Roman"/>
        </w:rPr>
        <w:t xml:space="preserve"> </w:t>
      </w:r>
      <w:r w:rsidR="005614AB" w:rsidRPr="002B22C8">
        <w:rPr>
          <w:rFonts w:ascii="Times New Roman" w:hAnsi="Times New Roman" w:cs="Times New Roman"/>
        </w:rPr>
        <w:t xml:space="preserve">Usually the things that need to be changed are the inputs to the import path. </w:t>
      </w:r>
    </w:p>
    <w:p w14:paraId="63FD0992" w14:textId="68AD1AB9" w:rsidR="002C1666" w:rsidRPr="002B22C8" w:rsidRDefault="00EC71C8" w:rsidP="002B22C8">
      <w:pPr>
        <w:pStyle w:val="Heading2"/>
        <w:spacing w:line="360" w:lineRule="auto"/>
        <w:rPr>
          <w:rFonts w:ascii="Times New Roman" w:hAnsi="Times New Roman" w:cs="Times New Roman"/>
        </w:rPr>
      </w:pPr>
      <w:bookmarkStart w:id="38" w:name="_Toc16953347"/>
      <w:r w:rsidRPr="002B22C8">
        <w:rPr>
          <w:rFonts w:ascii="Times New Roman" w:hAnsi="Times New Roman" w:cs="Times New Roman"/>
        </w:rPr>
        <w:t>Trainer Function List</w:t>
      </w:r>
      <w:bookmarkEnd w:id="38"/>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4834BF"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C1666"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39" w:name="_Toc16953348"/>
      <w:proofErr w:type="spellStart"/>
      <w:r w:rsidRPr="002B22C8">
        <w:rPr>
          <w:rFonts w:ascii="Times New Roman" w:hAnsi="Times New Roman" w:cs="Times New Roman"/>
        </w:rPr>
        <w:t>model_neural_network</w:t>
      </w:r>
      <w:bookmarkEnd w:id="39"/>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_ output dimensions dtyp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odel - Neural network dtype-</w:t>
      </w:r>
      <w:proofErr w:type="spellStart"/>
      <w:r w:rsidRPr="002B22C8">
        <w:rPr>
          <w:rFonts w:ascii="Times New Roman" w:hAnsi="Times New Roman" w:cs="Times New Roman"/>
        </w:rPr>
        <w:t>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0" w:name="_Toc16953349"/>
      <w:proofErr w:type="spellStart"/>
      <w:r w:rsidRPr="002B22C8">
        <w:rPr>
          <w:rFonts w:ascii="Times New Roman" w:hAnsi="Times New Roman" w:cs="Times New Roman"/>
        </w:rPr>
        <w:t>norm_divider</w:t>
      </w:r>
      <w:bookmarkEnd w:id="40"/>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1" w:name="_Toc16953350"/>
      <w:proofErr w:type="spellStart"/>
      <w:r w:rsidRPr="002B22C8">
        <w:rPr>
          <w:rFonts w:ascii="Times New Roman" w:hAnsi="Times New Roman" w:cs="Times New Roman"/>
        </w:rPr>
        <w:t>divider_XY</w:t>
      </w:r>
      <w:bookmarkEnd w:id="41"/>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Actually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numpy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2" w:name="_Toc16953351"/>
      <w:proofErr w:type="spellStart"/>
      <w:r w:rsidRPr="002B22C8">
        <w:rPr>
          <w:rFonts w:ascii="Times New Roman" w:hAnsi="Times New Roman" w:cs="Times New Roman"/>
        </w:rPr>
        <w:t>load_evaluate_neural_net</w:t>
      </w:r>
      <w:bookmarkEnd w:id="42"/>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th - path where the neural network is saved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numpy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numpy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3" w:name="_Toc16953352"/>
      <w:proofErr w:type="spellStart"/>
      <w:r w:rsidRPr="002B22C8">
        <w:rPr>
          <w:rFonts w:ascii="Times New Roman" w:hAnsi="Times New Roman" w:cs="Times New Roman"/>
        </w:rPr>
        <w:t>mse</w:t>
      </w:r>
      <w:bookmarkEnd w:id="43"/>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4" w:name="_Toc16953353"/>
      <w:r w:rsidRPr="002B22C8">
        <w:rPr>
          <w:rFonts w:ascii="Times New Roman" w:hAnsi="Times New Roman" w:cs="Times New Roman"/>
        </w:rPr>
        <w:t>R2</w:t>
      </w:r>
      <w:bookmarkEnd w:id="44"/>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5" w:name="_Toc16953354"/>
      <w:r w:rsidRPr="002B22C8">
        <w:rPr>
          <w:rFonts w:ascii="Times New Roman" w:hAnsi="Times New Roman" w:cs="Times New Roman"/>
        </w:rPr>
        <w:lastRenderedPageBreak/>
        <w:t>Analyzer Function List</w:t>
      </w:r>
      <w:bookmarkEnd w:id="45"/>
    </w:p>
    <w:p w14:paraId="4737EDE7" w14:textId="5D96B2A6" w:rsidR="00EC71C8" w:rsidRPr="002B22C8" w:rsidRDefault="00EC71C8" w:rsidP="002B22C8">
      <w:pPr>
        <w:pStyle w:val="Heading3"/>
        <w:spacing w:line="360" w:lineRule="auto"/>
        <w:rPr>
          <w:rFonts w:ascii="Times New Roman" w:hAnsi="Times New Roman" w:cs="Times New Roman"/>
        </w:rPr>
      </w:pPr>
      <w:bookmarkStart w:id="46" w:name="_Toc16953355"/>
      <w:proofErr w:type="spellStart"/>
      <w:r w:rsidRPr="002B22C8">
        <w:rPr>
          <w:rFonts w:ascii="Times New Roman" w:hAnsi="Times New Roman" w:cs="Times New Roman"/>
        </w:rPr>
        <w:t>export_graphs</w:t>
      </w:r>
      <w:bookmarkEnd w:id="46"/>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EC42C1" w:rsidRDefault="00EC71C8"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dtyp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000506" w:rsidR="00831324"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B275A14" w14:textId="4C8E0179" w:rsidR="00EC42C1" w:rsidRPr="002B22C8" w:rsidRDefault="00EC42C1" w:rsidP="00EC42C1">
      <w:pPr>
        <w:pStyle w:val="Heading3"/>
        <w:spacing w:line="360" w:lineRule="auto"/>
        <w:rPr>
          <w:rFonts w:ascii="Times New Roman" w:hAnsi="Times New Roman" w:cs="Times New Roman"/>
        </w:rPr>
      </w:pPr>
      <w:proofErr w:type="spellStart"/>
      <w:r>
        <w:rPr>
          <w:rFonts w:ascii="Times New Roman" w:hAnsi="Times New Roman" w:cs="Times New Roman"/>
        </w:rPr>
        <w:t>plot_settings</w:t>
      </w:r>
      <w:proofErr w:type="spellEnd"/>
    </w:p>
    <w:p w14:paraId="1FB78470" w14:textId="0E4F22AD"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5E6087FD"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84DE3CE"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919DCE7"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495C022"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Inputs:</w:t>
      </w:r>
    </w:p>
    <w:p w14:paraId="2400C525"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ax_size</w:t>
      </w:r>
      <w:proofErr w:type="spellEnd"/>
      <w:r w:rsidRPr="00EC42C1">
        <w:rPr>
          <w:rFonts w:ascii="Times New Roman" w:hAnsi="Times New Roman" w:cs="Times New Roman"/>
        </w:rPr>
        <w:t xml:space="preserve"> - axis size dtype = int</w:t>
      </w:r>
    </w:p>
    <w:p w14:paraId="4C97D084"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x_tick_size</w:t>
      </w:r>
      <w:proofErr w:type="spellEnd"/>
      <w:r w:rsidRPr="00EC42C1">
        <w:rPr>
          <w:rFonts w:ascii="Times New Roman" w:hAnsi="Times New Roman" w:cs="Times New Roman"/>
        </w:rPr>
        <w:t xml:space="preserve"> - x label size dtype = int</w:t>
      </w:r>
    </w:p>
    <w:p w14:paraId="77273B01"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lastRenderedPageBreak/>
        <w:t>y_tick_size</w:t>
      </w:r>
      <w:proofErr w:type="spellEnd"/>
      <w:r w:rsidRPr="00EC42C1">
        <w:rPr>
          <w:rFonts w:ascii="Times New Roman" w:hAnsi="Times New Roman" w:cs="Times New Roman"/>
        </w:rPr>
        <w:t xml:space="preserve"> - y label size dtype = int</w:t>
      </w:r>
    </w:p>
    <w:p w14:paraId="66EF2465" w14:textId="370F9A83"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figure_size</w:t>
      </w:r>
      <w:proofErr w:type="spellEnd"/>
      <w:r w:rsidRPr="00EC42C1">
        <w:rPr>
          <w:rFonts w:ascii="Times New Roman" w:hAnsi="Times New Roman" w:cs="Times New Roman"/>
        </w:rPr>
        <w:t xml:space="preserve"> - size of figure dtype = int</w:t>
      </w:r>
    </w:p>
    <w:p w14:paraId="7F54328B" w14:textId="77777777" w:rsidR="00EC42C1" w:rsidRPr="00EC42C1" w:rsidRDefault="00EC42C1"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5C24085D"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D61BA04"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Outputs:</w:t>
      </w:r>
    </w:p>
    <w:p w14:paraId="24238A2E" w14:textId="732EDF61" w:rsidR="00EC42C1" w:rsidRPr="002B22C8" w:rsidRDefault="00EC42C1" w:rsidP="00EC42C1">
      <w:pPr>
        <w:pStyle w:val="ListParagraph"/>
        <w:numPr>
          <w:ilvl w:val="0"/>
          <w:numId w:val="5"/>
        </w:numPr>
        <w:spacing w:line="360" w:lineRule="auto"/>
        <w:rPr>
          <w:rFonts w:ascii="Times New Roman" w:hAnsi="Times New Roman" w:cs="Times New Roman"/>
          <w:b/>
          <w:bCs/>
        </w:rPr>
      </w:pPr>
      <w:r>
        <w:rPr>
          <w:rFonts w:ascii="Times New Roman" w:hAnsi="Times New Roman" w:cs="Times New Roman"/>
        </w:rPr>
        <w:t>None</w:t>
      </w:r>
    </w:p>
    <w:p w14:paraId="0278BF70" w14:textId="77777777" w:rsidR="00EC42C1" w:rsidRPr="002B22C8" w:rsidRDefault="00EC42C1" w:rsidP="00EC42C1">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54CC0E" w14:textId="40BF4772" w:rsidR="00EC42C1"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02D4769" w14:textId="04EB47A8" w:rsidR="008F378B" w:rsidRPr="002B22C8" w:rsidRDefault="008F378B" w:rsidP="008F378B">
      <w:pPr>
        <w:pStyle w:val="Heading3"/>
        <w:spacing w:line="360" w:lineRule="auto"/>
        <w:rPr>
          <w:rFonts w:ascii="Times New Roman" w:hAnsi="Times New Roman" w:cs="Times New Roman"/>
        </w:rPr>
      </w:pPr>
      <w:proofErr w:type="spellStart"/>
      <w:r w:rsidRPr="008F378B">
        <w:rPr>
          <w:rFonts w:ascii="Times New Roman" w:hAnsi="Times New Roman" w:cs="Times New Roman"/>
        </w:rPr>
        <w:t>plot_parity</w:t>
      </w:r>
      <w:proofErr w:type="spellEnd"/>
    </w:p>
    <w:p w14:paraId="5419601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6C87F6C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712C80C"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6913E29"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D0AA7DF"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Inputs:</w:t>
      </w:r>
    </w:p>
    <w:p w14:paraId="4029386C" w14:textId="2AABD5D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y</w:t>
      </w:r>
      <w:r w:rsidRPr="008F378B">
        <w:rPr>
          <w:rFonts w:ascii="Times New Roman" w:hAnsi="Times New Roman" w:cs="Times New Roman"/>
        </w:rPr>
        <w:t>valid</w:t>
      </w:r>
      <w:proofErr w:type="spellEnd"/>
      <w:r w:rsidRPr="008F378B">
        <w:rPr>
          <w:rFonts w:ascii="Times New Roman" w:hAnsi="Times New Roman" w:cs="Times New Roman"/>
        </w:rPr>
        <w:t xml:space="preserve"> - Actual data dtype = numpy array</w:t>
      </w:r>
    </w:p>
    <w:p w14:paraId="08664D99"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ypred</w:t>
      </w:r>
      <w:proofErr w:type="spellEnd"/>
      <w:r w:rsidRPr="008F378B">
        <w:rPr>
          <w:rFonts w:ascii="Times New Roman" w:hAnsi="Times New Roman" w:cs="Times New Roman"/>
        </w:rPr>
        <w:t xml:space="preserve"> - Predicted data dtype = numpy array</w:t>
      </w:r>
    </w:p>
    <w:p w14:paraId="57BB8933"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xlabel</w:t>
      </w:r>
      <w:proofErr w:type="spellEnd"/>
      <w:r w:rsidRPr="008F378B">
        <w:rPr>
          <w:rFonts w:ascii="Times New Roman" w:hAnsi="Times New Roman" w:cs="Times New Roman"/>
        </w:rPr>
        <w:t xml:space="preserve"> - label x axis dtype = str</w:t>
      </w:r>
    </w:p>
    <w:p w14:paraId="723D5B4A" w14:textId="77777777" w:rsidR="008F378B" w:rsidRPr="008F378B" w:rsidRDefault="008F378B" w:rsidP="008F378B">
      <w:pPr>
        <w:pStyle w:val="ListParagraph"/>
        <w:numPr>
          <w:ilvl w:val="0"/>
          <w:numId w:val="5"/>
        </w:numPr>
        <w:spacing w:line="360" w:lineRule="auto"/>
        <w:rPr>
          <w:rFonts w:ascii="Times New Roman" w:hAnsi="Times New Roman" w:cs="Times New Roman"/>
          <w:b/>
          <w:bCs/>
        </w:rPr>
      </w:pPr>
      <w:proofErr w:type="spellStart"/>
      <w:r w:rsidRPr="008F378B">
        <w:rPr>
          <w:rFonts w:ascii="Times New Roman" w:hAnsi="Times New Roman" w:cs="Times New Roman"/>
        </w:rPr>
        <w:t>ylabel</w:t>
      </w:r>
      <w:proofErr w:type="spellEnd"/>
      <w:r w:rsidRPr="008F378B">
        <w:rPr>
          <w:rFonts w:ascii="Times New Roman" w:hAnsi="Times New Roman" w:cs="Times New Roman"/>
        </w:rPr>
        <w:t xml:space="preserve"> - label y axis dtype = str</w:t>
      </w:r>
    </w:p>
    <w:p w14:paraId="24058A31" w14:textId="1D376C2A" w:rsidR="008F378B" w:rsidRPr="008F378B" w:rsidRDefault="008F378B" w:rsidP="008F378B">
      <w:pPr>
        <w:spacing w:line="360" w:lineRule="auto"/>
        <w:rPr>
          <w:rFonts w:ascii="Times New Roman" w:hAnsi="Times New Roman" w:cs="Times New Roman"/>
          <w:b/>
          <w:bCs/>
        </w:rPr>
      </w:pPr>
      <w:r w:rsidRPr="008F378B">
        <w:rPr>
          <w:rFonts w:ascii="Times New Roman" w:hAnsi="Times New Roman" w:cs="Times New Roman"/>
          <w:b/>
          <w:bCs/>
        </w:rPr>
        <w:t>Optional Inputs:</w:t>
      </w:r>
    </w:p>
    <w:p w14:paraId="47AA1BBE" w14:textId="7777777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c - color dtype = str</w:t>
      </w:r>
    </w:p>
    <w:p w14:paraId="03935212" w14:textId="63F72C20" w:rsidR="008F378B" w:rsidRPr="002B22C8"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s - size of dots dtype = float</w:t>
      </w:r>
    </w:p>
    <w:p w14:paraId="45C02EF7" w14:textId="77777777" w:rsidR="008F378B" w:rsidRPr="008F378B" w:rsidRDefault="008F378B" w:rsidP="008F378B">
      <w:pPr>
        <w:spacing w:line="360" w:lineRule="auto"/>
        <w:rPr>
          <w:rFonts w:ascii="Times New Roman" w:hAnsi="Times New Roman" w:cs="Times New Roman"/>
        </w:rPr>
      </w:pPr>
      <w:r w:rsidRPr="002B22C8">
        <w:rPr>
          <w:rFonts w:ascii="Times New Roman" w:hAnsi="Times New Roman" w:cs="Times New Roman"/>
          <w:b/>
          <w:bCs/>
        </w:rPr>
        <w:t>Outputs:</w:t>
      </w:r>
    </w:p>
    <w:p w14:paraId="78D69CEF" w14:textId="639582B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fig - matplotlib figure dtype matplotlib object</w:t>
      </w:r>
    </w:p>
    <w:p w14:paraId="5C4F698B" w14:textId="77777777" w:rsidR="008F378B" w:rsidRPr="002B22C8" w:rsidRDefault="008F378B" w:rsidP="008F378B">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90E8E9" w14:textId="4491EFD9" w:rsidR="008F378B"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93D260F" w14:textId="25945E6E" w:rsidR="00816185" w:rsidRPr="002B22C8" w:rsidRDefault="00816185" w:rsidP="00816185">
      <w:pPr>
        <w:pStyle w:val="Heading3"/>
        <w:spacing w:line="360" w:lineRule="auto"/>
        <w:rPr>
          <w:rFonts w:ascii="Times New Roman" w:hAnsi="Times New Roman" w:cs="Times New Roman"/>
        </w:rPr>
      </w:pPr>
      <w:proofErr w:type="spellStart"/>
      <w:r w:rsidRPr="00816185">
        <w:rPr>
          <w:rFonts w:ascii="Times New Roman" w:hAnsi="Times New Roman" w:cs="Times New Roman"/>
        </w:rPr>
        <w:lastRenderedPageBreak/>
        <w:t>Parameter_Analysis</w:t>
      </w:r>
      <w:proofErr w:type="spellEnd"/>
    </w:p>
    <w:p w14:paraId="59E9CE69" w14:textId="2CABEDEB"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Pr="00816185">
        <w:rPr>
          <w:rFonts w:ascii="Times New Roman" w:hAnsi="Times New Roman" w:cs="Times New Roman"/>
        </w:rPr>
        <w:t>Analyzes what each parameter does in the neural network</w:t>
      </w:r>
    </w:p>
    <w:p w14:paraId="79A07E7D"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D217447" w14:textId="77777777" w:rsidR="00816185" w:rsidRPr="002B22C8" w:rsidRDefault="00816185" w:rsidP="00816185">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584FD0C"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matplotlib</w:t>
      </w:r>
    </w:p>
    <w:p w14:paraId="09ECB318"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keras</w:t>
      </w:r>
      <w:proofErr w:type="spellEnd"/>
      <w:r w:rsidRPr="00816185">
        <w:rPr>
          <w:rFonts w:ascii="Times New Roman" w:hAnsi="Times New Roman" w:cs="Times New Roman"/>
        </w:rPr>
        <w:t xml:space="preserve"> </w:t>
      </w:r>
    </w:p>
    <w:p w14:paraId="76A6BA95" w14:textId="589F4B67" w:rsidR="00816185" w:rsidRPr="002B22C8"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TensorFlow</w:t>
      </w:r>
    </w:p>
    <w:p w14:paraId="0A04797B"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Inputs:</w:t>
      </w:r>
    </w:p>
    <w:p w14:paraId="407E86B7"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 xml:space="preserve">model - Neural Network dtype = </w:t>
      </w:r>
      <w:proofErr w:type="spellStart"/>
      <w:r w:rsidRPr="00816185">
        <w:rPr>
          <w:rFonts w:ascii="Times New Roman" w:hAnsi="Times New Roman" w:cs="Times New Roman"/>
        </w:rPr>
        <w:t>tensorflow</w:t>
      </w:r>
      <w:proofErr w:type="spellEnd"/>
      <w:r w:rsidRPr="00816185">
        <w:rPr>
          <w:rFonts w:ascii="Times New Roman" w:hAnsi="Times New Roman" w:cs="Times New Roman"/>
        </w:rPr>
        <w:t xml:space="preserve"> object</w:t>
      </w:r>
    </w:p>
    <w:p w14:paraId="5102F73E"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header - list of parameter names dtype = list</w:t>
      </w:r>
    </w:p>
    <w:p w14:paraId="7252491B" w14:textId="77777777" w:rsid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X_header_list</w:t>
      </w:r>
      <w:proofErr w:type="spellEnd"/>
      <w:r w:rsidRPr="00816185">
        <w:rPr>
          <w:rFonts w:ascii="Times New Roman" w:hAnsi="Times New Roman" w:cs="Times New Roman"/>
        </w:rPr>
        <w:t xml:space="preserve"> - list of parameter indexes dtype = list</w:t>
      </w:r>
    </w:p>
    <w:p w14:paraId="525DC620" w14:textId="4F6F0CFE" w:rsidR="00816185" w:rsidRPr="00816185" w:rsidRDefault="00816185" w:rsidP="00816185">
      <w:pPr>
        <w:spacing w:line="360" w:lineRule="auto"/>
        <w:rPr>
          <w:rFonts w:ascii="Times New Roman" w:hAnsi="Times New Roman" w:cs="Times New Roman"/>
        </w:rPr>
      </w:pPr>
      <w:r w:rsidRPr="00816185">
        <w:rPr>
          <w:rFonts w:ascii="Times New Roman" w:hAnsi="Times New Roman" w:cs="Times New Roman"/>
          <w:b/>
          <w:bCs/>
        </w:rPr>
        <w:t>Optional Inputs:</w:t>
      </w:r>
    </w:p>
    <w:p w14:paraId="32778F83" w14:textId="4C7A4A95" w:rsidR="00816185" w:rsidRPr="002B22C8" w:rsidRDefault="00816185" w:rsidP="00816185">
      <w:pPr>
        <w:pStyle w:val="ListParagraph"/>
        <w:numPr>
          <w:ilvl w:val="0"/>
          <w:numId w:val="5"/>
        </w:numPr>
        <w:spacing w:line="360" w:lineRule="auto"/>
        <w:rPr>
          <w:rFonts w:ascii="Times New Roman" w:hAnsi="Times New Roman" w:cs="Times New Roman"/>
        </w:rPr>
      </w:pPr>
      <w:r>
        <w:rPr>
          <w:rFonts w:ascii="Times New Roman" w:hAnsi="Times New Roman" w:cs="Times New Roman"/>
        </w:rPr>
        <w:t>None</w:t>
      </w:r>
      <w:r w:rsidRPr="008F378B">
        <w:rPr>
          <w:rFonts w:ascii="Times New Roman" w:hAnsi="Times New Roman" w:cs="Times New Roman"/>
        </w:rPr>
        <w:t xml:space="preserve"> </w:t>
      </w:r>
    </w:p>
    <w:p w14:paraId="2FC964B1" w14:textId="77777777" w:rsidR="00816185" w:rsidRPr="008F378B" w:rsidRDefault="00816185" w:rsidP="00816185">
      <w:pPr>
        <w:spacing w:line="360" w:lineRule="auto"/>
        <w:rPr>
          <w:rFonts w:ascii="Times New Roman" w:hAnsi="Times New Roman" w:cs="Times New Roman"/>
        </w:rPr>
      </w:pPr>
      <w:r w:rsidRPr="002B22C8">
        <w:rPr>
          <w:rFonts w:ascii="Times New Roman" w:hAnsi="Times New Roman" w:cs="Times New Roman"/>
          <w:b/>
          <w:bCs/>
        </w:rPr>
        <w:t>Outputs:</w:t>
      </w:r>
    </w:p>
    <w:p w14:paraId="3BA754C7" w14:textId="0845BC12"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fig_save</w:t>
      </w:r>
      <w:proofErr w:type="spellEnd"/>
      <w:r w:rsidRPr="00816185">
        <w:rPr>
          <w:rFonts w:ascii="Times New Roman" w:hAnsi="Times New Roman" w:cs="Times New Roman"/>
        </w:rPr>
        <w:t>- dictionary of figures dtype = dict</w:t>
      </w:r>
    </w:p>
    <w:p w14:paraId="1D6C28F1"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plt_name_save</w:t>
      </w:r>
      <w:proofErr w:type="spellEnd"/>
      <w:r w:rsidRPr="00816185">
        <w:rPr>
          <w:rFonts w:ascii="Times New Roman" w:hAnsi="Times New Roman" w:cs="Times New Roman"/>
        </w:rPr>
        <w:t xml:space="preserve"> - list of names to export dtype = list</w:t>
      </w:r>
    </w:p>
    <w:p w14:paraId="75F48507" w14:textId="2CD5ABE2" w:rsidR="00816185" w:rsidRPr="00816185" w:rsidRDefault="00816185" w:rsidP="00816185">
      <w:pPr>
        <w:pStyle w:val="ListParagraph"/>
        <w:numPr>
          <w:ilvl w:val="0"/>
          <w:numId w:val="5"/>
        </w:numPr>
        <w:spacing w:line="360" w:lineRule="auto"/>
        <w:rPr>
          <w:rFonts w:ascii="Times New Roman" w:hAnsi="Times New Roman" w:cs="Times New Roman"/>
          <w:b/>
          <w:bCs/>
        </w:rPr>
      </w:pPr>
      <w:proofErr w:type="spellStart"/>
      <w:r w:rsidRPr="00816185">
        <w:rPr>
          <w:rFonts w:ascii="Times New Roman" w:hAnsi="Times New Roman" w:cs="Times New Roman"/>
        </w:rPr>
        <w:t>range_save</w:t>
      </w:r>
      <w:proofErr w:type="spellEnd"/>
      <w:r w:rsidRPr="00816185">
        <w:rPr>
          <w:rFonts w:ascii="Times New Roman" w:hAnsi="Times New Roman" w:cs="Times New Roman"/>
        </w:rPr>
        <w:t xml:space="preserve"> - numpy array of the range </w:t>
      </w:r>
      <w:r>
        <w:rPr>
          <w:rFonts w:ascii="Times New Roman" w:hAnsi="Times New Roman" w:cs="Times New Roman"/>
        </w:rPr>
        <w:t>dtype = list</w:t>
      </w:r>
    </w:p>
    <w:p w14:paraId="1BD3B175" w14:textId="764CA8CC" w:rsidR="00816185" w:rsidRPr="00816185" w:rsidRDefault="00816185" w:rsidP="00816185">
      <w:pPr>
        <w:spacing w:line="360" w:lineRule="auto"/>
        <w:rPr>
          <w:rFonts w:ascii="Times New Roman" w:hAnsi="Times New Roman" w:cs="Times New Roman"/>
          <w:b/>
          <w:bCs/>
        </w:rPr>
      </w:pPr>
      <w:bookmarkStart w:id="47" w:name="_GoBack"/>
      <w:bookmarkEnd w:id="47"/>
      <w:r w:rsidRPr="00816185">
        <w:rPr>
          <w:rFonts w:ascii="Times New Roman" w:hAnsi="Times New Roman" w:cs="Times New Roman"/>
          <w:b/>
          <w:bCs/>
        </w:rPr>
        <w:t>Optional Outputs:</w:t>
      </w:r>
    </w:p>
    <w:p w14:paraId="2DAB4335" w14:textId="234B9964" w:rsidR="00816185" w:rsidRPr="00816185" w:rsidRDefault="00816185" w:rsidP="00816185">
      <w:pPr>
        <w:spacing w:line="360" w:lineRule="auto"/>
        <w:ind w:left="360"/>
        <w:rPr>
          <w:rFonts w:ascii="Times New Roman" w:hAnsi="Times New Roman" w:cs="Times New Roman"/>
        </w:rPr>
      </w:pPr>
      <w:r w:rsidRPr="002B22C8">
        <w:rPr>
          <w:rFonts w:ascii="Times New Roman" w:hAnsi="Times New Roman" w:cs="Times New Roman"/>
        </w:rPr>
        <w:t>None</w:t>
      </w:r>
    </w:p>
    <w:p w14:paraId="0524AA39" w14:textId="77777777" w:rsidR="008F378B" w:rsidRPr="008F378B" w:rsidRDefault="008F378B" w:rsidP="008F378B">
      <w:pPr>
        <w:spacing w:line="360" w:lineRule="auto"/>
        <w:rPr>
          <w:rFonts w:ascii="Times New Roman" w:hAnsi="Times New Roman" w:cs="Times New Roman"/>
        </w:rPr>
      </w:pPr>
    </w:p>
    <w:p w14:paraId="47A3851F" w14:textId="3176895A"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26BCB4E9"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lastRenderedPageBreak/>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720AF45B"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35EA1" w14:textId="77777777" w:rsidR="004834BF" w:rsidRDefault="004834BF" w:rsidP="007C56AD">
      <w:pPr>
        <w:spacing w:after="0" w:line="240" w:lineRule="auto"/>
      </w:pPr>
      <w:r>
        <w:separator/>
      </w:r>
    </w:p>
  </w:endnote>
  <w:endnote w:type="continuationSeparator" w:id="0">
    <w:p w14:paraId="5C11B665" w14:textId="77777777" w:rsidR="004834BF" w:rsidRDefault="004834BF"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70BF1" w14:textId="77777777" w:rsidR="004834BF" w:rsidRDefault="004834BF" w:rsidP="007C56AD">
      <w:pPr>
        <w:spacing w:after="0" w:line="240" w:lineRule="auto"/>
      </w:pPr>
      <w:r>
        <w:separator/>
      </w:r>
    </w:p>
  </w:footnote>
  <w:footnote w:type="continuationSeparator" w:id="0">
    <w:p w14:paraId="152775A1" w14:textId="77777777" w:rsidR="004834BF" w:rsidRDefault="004834BF"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45CF"/>
    <w:rsid w:val="000A1C17"/>
    <w:rsid w:val="000D1C3D"/>
    <w:rsid w:val="000E6AB6"/>
    <w:rsid w:val="0011143F"/>
    <w:rsid w:val="00122522"/>
    <w:rsid w:val="00131E05"/>
    <w:rsid w:val="00152395"/>
    <w:rsid w:val="00164C06"/>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C1666"/>
    <w:rsid w:val="002C5F25"/>
    <w:rsid w:val="002E284C"/>
    <w:rsid w:val="00374EEA"/>
    <w:rsid w:val="00387A62"/>
    <w:rsid w:val="00394AD0"/>
    <w:rsid w:val="003A0F64"/>
    <w:rsid w:val="003B3889"/>
    <w:rsid w:val="003D0C9F"/>
    <w:rsid w:val="003E5084"/>
    <w:rsid w:val="003E5107"/>
    <w:rsid w:val="003E5B65"/>
    <w:rsid w:val="003F22AB"/>
    <w:rsid w:val="003F4E68"/>
    <w:rsid w:val="003F615C"/>
    <w:rsid w:val="00442650"/>
    <w:rsid w:val="00457891"/>
    <w:rsid w:val="004834BF"/>
    <w:rsid w:val="004838B8"/>
    <w:rsid w:val="0049382E"/>
    <w:rsid w:val="0049445D"/>
    <w:rsid w:val="004A2C59"/>
    <w:rsid w:val="004B2922"/>
    <w:rsid w:val="004D21D3"/>
    <w:rsid w:val="00514E0E"/>
    <w:rsid w:val="00541F02"/>
    <w:rsid w:val="005614AB"/>
    <w:rsid w:val="005667CC"/>
    <w:rsid w:val="0058027A"/>
    <w:rsid w:val="00580481"/>
    <w:rsid w:val="005C1BE5"/>
    <w:rsid w:val="00625E15"/>
    <w:rsid w:val="006D0384"/>
    <w:rsid w:val="006E4E48"/>
    <w:rsid w:val="006E59D3"/>
    <w:rsid w:val="00751345"/>
    <w:rsid w:val="0076326F"/>
    <w:rsid w:val="007C56AD"/>
    <w:rsid w:val="007D572B"/>
    <w:rsid w:val="007D65DF"/>
    <w:rsid w:val="007D6ABD"/>
    <w:rsid w:val="007F06FC"/>
    <w:rsid w:val="00816185"/>
    <w:rsid w:val="00831324"/>
    <w:rsid w:val="0086205F"/>
    <w:rsid w:val="00895036"/>
    <w:rsid w:val="008A1424"/>
    <w:rsid w:val="008C058F"/>
    <w:rsid w:val="008D08C9"/>
    <w:rsid w:val="008F1527"/>
    <w:rsid w:val="008F378B"/>
    <w:rsid w:val="00922B35"/>
    <w:rsid w:val="00925C70"/>
    <w:rsid w:val="00941D18"/>
    <w:rsid w:val="009677CE"/>
    <w:rsid w:val="00996056"/>
    <w:rsid w:val="009A6B45"/>
    <w:rsid w:val="009B087F"/>
    <w:rsid w:val="009D5DBC"/>
    <w:rsid w:val="009E5978"/>
    <w:rsid w:val="00A17C40"/>
    <w:rsid w:val="00A31430"/>
    <w:rsid w:val="00A317EE"/>
    <w:rsid w:val="00A31E0E"/>
    <w:rsid w:val="00A51B93"/>
    <w:rsid w:val="00B146AC"/>
    <w:rsid w:val="00B178DD"/>
    <w:rsid w:val="00BA3829"/>
    <w:rsid w:val="00C11AFE"/>
    <w:rsid w:val="00C901CC"/>
    <w:rsid w:val="00CD449C"/>
    <w:rsid w:val="00CE1693"/>
    <w:rsid w:val="00D04AC7"/>
    <w:rsid w:val="00D05A31"/>
    <w:rsid w:val="00D0615B"/>
    <w:rsid w:val="00D42298"/>
    <w:rsid w:val="00D532E8"/>
    <w:rsid w:val="00D6080F"/>
    <w:rsid w:val="00E5123F"/>
    <w:rsid w:val="00E943AE"/>
    <w:rsid w:val="00EC42C1"/>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7A112E"/>
    <w:rsid w:val="008E4699"/>
    <w:rsid w:val="00AD2E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5B0BF1-F410-4E32-AC18-CEFD6A6FD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6</TotalTime>
  <Pages>35</Pages>
  <Words>6335</Words>
  <Characters>3611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im Quah</cp:lastModifiedBy>
  <cp:revision>10</cp:revision>
  <cp:lastPrinted>2019-08-17T22:55:00Z</cp:lastPrinted>
  <dcterms:created xsi:type="dcterms:W3CDTF">2019-08-05T20:48:00Z</dcterms:created>
  <dcterms:modified xsi:type="dcterms:W3CDTF">2019-08-19T16:45:00Z</dcterms:modified>
</cp:coreProperties>
</file>